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83B62" w14:textId="1CB231DD" w:rsidR="007117DA" w:rsidRDefault="003C518D" w:rsidP="00267ADE">
      <w:pPr>
        <w:pStyle w:val="Title"/>
      </w:pPr>
      <w:r>
        <w:t>Surface</w:t>
      </w:r>
      <w:r w:rsidR="00267ADE">
        <w:t xml:space="preserve"> Wave Measurement Based on Cross-correlation</w:t>
      </w:r>
    </w:p>
    <w:p w14:paraId="10DACEDC" w14:textId="77777777" w:rsidR="00267ADE" w:rsidRDefault="00267ADE" w:rsidP="00267ADE">
      <w:pPr>
        <w:pStyle w:val="Subtitle"/>
      </w:pPr>
      <w:r>
        <w:t>Ge Jin and James Gaherty</w:t>
      </w:r>
    </w:p>
    <w:p w14:paraId="353E8080" w14:textId="77777777" w:rsidR="00267ADE" w:rsidRDefault="00267ADE" w:rsidP="008E757A">
      <w:pPr>
        <w:pStyle w:val="Heading1"/>
      </w:pPr>
      <w:r>
        <w:t>Introduction</w:t>
      </w:r>
    </w:p>
    <w:p w14:paraId="55466964" w14:textId="081F41C8" w:rsidR="002C44B3" w:rsidRDefault="001D72F3" w:rsidP="007C2178">
      <w:r>
        <w:t>Many methods have been developed over the years to measure surface wave phase velocity, which</w:t>
      </w:r>
      <w:r w:rsidR="002C44B3">
        <w:t xml:space="preserve"> can be di</w:t>
      </w:r>
      <w:r w:rsidR="00C400C5">
        <w:t>vided into two catalogs: measuring</w:t>
      </w:r>
      <w:r w:rsidR="002C44B3">
        <w:t xml:space="preserve"> the phase </w:t>
      </w:r>
      <w:r w:rsidR="00553890">
        <w:t>of the waveform directly (</w:t>
      </w:r>
      <w:r w:rsidR="00A853CF">
        <w:fldChar w:fldCharType="begin">
          <w:fldData xml:space="preserve">PEVuZE5vdGU+PENpdGU+PEF1dGhvcj5MZXZzaGluPC9BdXRob3I+PFllYXI+MTk5MjwvWWVhcj48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</w:fldData>
        </w:fldChar>
      </w:r>
      <w:r w:rsidR="007024A6">
        <w:instrText xml:space="preserve"> ADDIN EN.CITE </w:instrText>
      </w:r>
      <w:r w:rsidR="007024A6">
        <w:fldChar w:fldCharType="begin">
          <w:fldData xml:space="preserve">PEVuZE5vdGU+PENpdGU+PEF1dGhvcj5MZXZzaGluPC9BdXRob3I+PFllYXI+MTk5MjwvWWVhcj48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</w:fldData>
        </w:fldChar>
      </w:r>
      <w:r w:rsidR="007024A6">
        <w:instrText xml:space="preserve"> ADDIN EN.CITE.DATA </w:instrText>
      </w:r>
      <w:r w:rsidR="007024A6">
        <w:fldChar w:fldCharType="end"/>
      </w:r>
      <w:r w:rsidR="00A853CF">
        <w:fldChar w:fldCharType="separate"/>
      </w:r>
      <w:r w:rsidR="001E1189">
        <w:rPr>
          <w:noProof/>
        </w:rPr>
        <w:t>[</w:t>
      </w:r>
      <w:hyperlink w:anchor="_ENREF_9" w:tooltip="Kulesh, 2005 #100" w:history="1">
        <w:r w:rsidR="00FD2C97" w:rsidRPr="001E1189">
          <w:rPr>
            <w:i/>
            <w:noProof/>
          </w:rPr>
          <w:t>Kulesh et al.</w:t>
        </w:r>
        <w:r w:rsidR="00FD2C97">
          <w:rPr>
            <w:noProof/>
          </w:rPr>
          <w:t>, 2005</w:t>
        </w:r>
      </w:hyperlink>
      <w:r w:rsidR="001E1189">
        <w:rPr>
          <w:noProof/>
        </w:rPr>
        <w:t xml:space="preserve">; </w:t>
      </w:r>
      <w:hyperlink w:anchor="_ENREF_11" w:tooltip="Levshin, 1992 #101" w:history="1">
        <w:r w:rsidR="00FD2C97" w:rsidRPr="001E1189">
          <w:rPr>
            <w:i/>
            <w:noProof/>
          </w:rPr>
          <w:t>A. Levshin et al.</w:t>
        </w:r>
        <w:r w:rsidR="00FD2C97">
          <w:rPr>
            <w:noProof/>
          </w:rPr>
          <w:t>, 1992</w:t>
        </w:r>
      </w:hyperlink>
      <w:r w:rsidR="001E1189">
        <w:rPr>
          <w:noProof/>
        </w:rPr>
        <w:t xml:space="preserve">; </w:t>
      </w:r>
      <w:hyperlink w:anchor="_ENREF_23" w:tooltip="Yang, 2006 #102" w:history="1">
        <w:r w:rsidR="00FD2C97" w:rsidRPr="001E1189">
          <w:rPr>
            <w:i/>
            <w:noProof/>
          </w:rPr>
          <w:t>Yang and Forsyth</w:t>
        </w:r>
        <w:r w:rsidR="00FD2C97">
          <w:rPr>
            <w:noProof/>
          </w:rPr>
          <w:t>, 2006</w:t>
        </w:r>
      </w:hyperlink>
      <w:r w:rsidR="001E1189">
        <w:rPr>
          <w:noProof/>
        </w:rPr>
        <w:t>]</w:t>
      </w:r>
      <w:r w:rsidR="00A853CF">
        <w:fldChar w:fldCharType="end"/>
      </w:r>
      <w:r w:rsidR="00553890">
        <w:t xml:space="preserve">) and </w:t>
      </w:r>
      <w:r w:rsidR="00BD3CD3">
        <w:t>comparing</w:t>
      </w:r>
      <w:r w:rsidR="00553890">
        <w:t xml:space="preserve"> synthetic waveform </w:t>
      </w:r>
      <w:r w:rsidR="00BD3CD3">
        <w:t>with</w:t>
      </w:r>
      <w:r w:rsidR="00553890">
        <w:t xml:space="preserve"> the </w:t>
      </w:r>
      <w:r w:rsidR="002009D9">
        <w:t xml:space="preserve">real </w:t>
      </w:r>
      <w:r w:rsidR="00553890">
        <w:t>data</w:t>
      </w:r>
      <w:r w:rsidR="003F190B">
        <w:t xml:space="preserve"> (</w:t>
      </w:r>
      <w:r w:rsidR="003F190B">
        <w:fldChar w:fldCharType="begin">
          <w:fldData xml:space="preserve">PEVuZE5vdGU+PENpdGU+PEF1dGhvcj5Fa3N0csO2bTwvQXV0aG9yPjxZZWFyPjE5OTc8L1llYXI+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</w:fldData>
        </w:fldChar>
      </w:r>
      <w:r w:rsidR="007024A6">
        <w:instrText xml:space="preserve"> ADDIN EN.CITE </w:instrText>
      </w:r>
      <w:r w:rsidR="007024A6">
        <w:fldChar w:fldCharType="begin">
          <w:fldData xml:space="preserve">PEVuZE5vdGU+PENpdGU+PEF1dGhvcj5Fa3N0csO2bTwvQXV0aG9yPjxZZWFyPjE5OTc8L1llYXI+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</w:fldData>
        </w:fldChar>
      </w:r>
      <w:r w:rsidR="007024A6">
        <w:instrText xml:space="preserve"> ADDIN EN.CITE.DATA </w:instrText>
      </w:r>
      <w:r w:rsidR="007024A6">
        <w:fldChar w:fldCharType="end"/>
      </w:r>
      <w:r w:rsidR="003F190B">
        <w:fldChar w:fldCharType="separate"/>
      </w:r>
      <w:r w:rsidR="000602D2">
        <w:rPr>
          <w:noProof/>
        </w:rPr>
        <w:t>[</w:t>
      </w:r>
      <w:hyperlink w:anchor="_ENREF_3" w:tooltip="Ekström, 1997 #84" w:history="1">
        <w:r w:rsidR="00FD2C97" w:rsidRPr="000602D2">
          <w:rPr>
            <w:i/>
            <w:noProof/>
          </w:rPr>
          <w:t>Ekström et al.</w:t>
        </w:r>
        <w:r w:rsidR="00FD2C97">
          <w:rPr>
            <w:noProof/>
          </w:rPr>
          <w:t>, 1997</w:t>
        </w:r>
      </w:hyperlink>
      <w:r w:rsidR="000602D2">
        <w:rPr>
          <w:noProof/>
        </w:rPr>
        <w:t xml:space="preserve">; </w:t>
      </w:r>
      <w:hyperlink w:anchor="_ENREF_7" w:tooltip="Gee, 1992 #83" w:history="1">
        <w:r w:rsidR="00FD2C97" w:rsidRPr="000602D2">
          <w:rPr>
            <w:i/>
            <w:noProof/>
          </w:rPr>
          <w:t>Gee and Jordan</w:t>
        </w:r>
        <w:r w:rsidR="00FD2C97">
          <w:rPr>
            <w:noProof/>
          </w:rPr>
          <w:t>, 1992</w:t>
        </w:r>
      </w:hyperlink>
      <w:r w:rsidR="000602D2">
        <w:rPr>
          <w:noProof/>
        </w:rPr>
        <w:t xml:space="preserve">; </w:t>
      </w:r>
      <w:hyperlink w:anchor="_ENREF_12" w:tooltip="Li, 1995 #103" w:history="1">
        <w:r w:rsidR="00FD2C97" w:rsidRPr="000602D2">
          <w:rPr>
            <w:i/>
            <w:noProof/>
          </w:rPr>
          <w:t>Li and Romanowicz</w:t>
        </w:r>
        <w:r w:rsidR="00FD2C97">
          <w:rPr>
            <w:noProof/>
          </w:rPr>
          <w:t>, 1995</w:t>
        </w:r>
      </w:hyperlink>
      <w:r w:rsidR="000602D2">
        <w:rPr>
          <w:noProof/>
        </w:rPr>
        <w:t xml:space="preserve">; </w:t>
      </w:r>
      <w:hyperlink w:anchor="_ENREF_21" w:tooltip="Tape, 2010 #105" w:history="1">
        <w:r w:rsidR="00FD2C97" w:rsidRPr="000602D2">
          <w:rPr>
            <w:i/>
            <w:noProof/>
          </w:rPr>
          <w:t>Tape et al.</w:t>
        </w:r>
        <w:r w:rsidR="00FD2C97">
          <w:rPr>
            <w:noProof/>
          </w:rPr>
          <w:t>, 2010</w:t>
        </w:r>
      </w:hyperlink>
      <w:r w:rsidR="000602D2">
        <w:rPr>
          <w:noProof/>
        </w:rPr>
        <w:t>]</w:t>
      </w:r>
      <w:r w:rsidR="003F190B">
        <w:fldChar w:fldCharType="end"/>
      </w:r>
      <w:r w:rsidR="003F190B">
        <w:t>)</w:t>
      </w:r>
      <w:r w:rsidR="00553890">
        <w:t>.</w:t>
      </w:r>
    </w:p>
    <w:p w14:paraId="284A04E5" w14:textId="72940710" w:rsidR="008E757A" w:rsidRDefault="00C400C5">
      <w:r>
        <w:t>M</w:t>
      </w:r>
      <w:r w:rsidR="00544CC0">
        <w:t xml:space="preserve">ethods </w:t>
      </w:r>
      <w:r>
        <w:t>of the first catalogs</w:t>
      </w:r>
      <w:r w:rsidR="00544CC0">
        <w:t xml:space="preserve"> </w:t>
      </w:r>
      <w:r w:rsidR="008D008E">
        <w:t>are</w:t>
      </w:r>
      <w:r>
        <w:t xml:space="preserve"> usually quite straightforward. They can be</w:t>
      </w:r>
      <w:r w:rsidR="00544CC0">
        <w:t xml:space="preserve"> fast and automatic, </w:t>
      </w:r>
      <w:r w:rsidR="005D2DCD">
        <w:t>but additional efforts need to be made to control the data quality</w:t>
      </w:r>
      <w:r w:rsidR="001E1189">
        <w:t xml:space="preserve"> (e.g. </w:t>
      </w:r>
      <w:r w:rsidR="001E1189">
        <w:fldChar w:fldCharType="begin"/>
      </w:r>
      <w:r w:rsidR="001E1189">
        <w:instrText xml:space="preserve"> ADDIN EN.CITE &lt;EndNote&gt;&lt;Cite&gt;&lt;Author&gt;Levshin&lt;/Author&gt;&lt;Year&gt;2001&lt;/Year&gt;&lt;RecNum&gt;94&lt;/RecNum&gt;&lt;DisplayText&gt;[&lt;style face="italic"&gt;AL Levshin and Ritzwoller&lt;/style&gt;, 2001]&lt;/DisplayText&gt;&lt;record&gt;&lt;rec-number&gt;94&lt;/rec-number&gt;&lt;foreign-keys&gt;&lt;key app="EN" db-id="d00xpwxeca22v4eatrppr2sb9steaef09t00"&gt;94&lt;/key&gt;&lt;/foreign-keys&gt;&lt;ref-type name="Journal Article"&gt;17&lt;/ref-type&gt;&lt;contributors&gt;&lt;authors&gt;&lt;author&gt;Levshin, AL&lt;/author&gt;&lt;author&gt;Ritzwoller, MH&lt;/author&gt;&lt;/authors&gt;&lt;/contributors&gt;&lt;titles&gt;&lt;title&gt;Automated detection, extraction, and measurement of regional surface waves&lt;/title&gt;&lt;secondary-title&gt;Pure and Applied Geophysics&lt;/secondary-title&gt;&lt;/titles&gt;&lt;periodical&gt;&lt;full-title&gt;Pure and Applied Geophysics&lt;/full-title&gt;&lt;/periodical&gt;&lt;pages&gt;1531-1545&lt;/pages&gt;&lt;volume&gt;158&lt;/volume&gt;&lt;number&gt;8&lt;/number&gt;&lt;dates&gt;&lt;year&gt;2001&lt;/year&gt;&lt;/dates&gt;&lt;isbn&gt;0033-4553&lt;/isbn&gt;&lt;urls&gt;&lt;/urls&gt;&lt;/record&gt;&lt;/Cite&gt;&lt;/EndNote&gt;</w:instrText>
      </w:r>
      <w:r w:rsidR="001E1189">
        <w:fldChar w:fldCharType="separate"/>
      </w:r>
      <w:r w:rsidR="001E1189">
        <w:rPr>
          <w:noProof/>
        </w:rPr>
        <w:t>[</w:t>
      </w:r>
      <w:hyperlink w:anchor="_ENREF_10" w:tooltip="Levshin, 2001 #94" w:history="1">
        <w:r w:rsidR="00FD2C97" w:rsidRPr="001E1189">
          <w:rPr>
            <w:i/>
            <w:noProof/>
          </w:rPr>
          <w:t>AL Levshin and Ritzwoller</w:t>
        </w:r>
        <w:r w:rsidR="00FD2C97">
          <w:rPr>
            <w:noProof/>
          </w:rPr>
          <w:t>, 2001</w:t>
        </w:r>
      </w:hyperlink>
      <w:r w:rsidR="001E1189">
        <w:rPr>
          <w:noProof/>
        </w:rPr>
        <w:t>]</w:t>
      </w:r>
      <w:r w:rsidR="001E1189">
        <w:fldChar w:fldCharType="end"/>
      </w:r>
      <w:r w:rsidR="001E1189">
        <w:t>)</w:t>
      </w:r>
      <w:r w:rsidR="005D2DCD">
        <w:t xml:space="preserve"> and solve the cycle skipping problem</w:t>
      </w:r>
      <w:r w:rsidR="00596D7B">
        <w:t xml:space="preserve"> (e.g. </w:t>
      </w:r>
      <w:r w:rsidR="00596D7B">
        <w:fldChar w:fldCharType="begin"/>
      </w:r>
      <w:r w:rsidR="00596D7B">
        <w:instrText xml:space="preserve"> ADDIN EN.CITE &lt;EndNote&gt;&lt;Cite&gt;&lt;Author&gt;Ekström&lt;/Author&gt;&lt;Year&gt;1997&lt;/Year&gt;&lt;RecNum&gt;84&lt;/RecNum&gt;&lt;DisplayText&gt;[&lt;style face="italic"&gt;Ekström et al.&lt;/style&gt;, 1997; &lt;style face="italic"&gt;Lin and Ritzwoller&lt;/style&gt;, 2011]&lt;/DisplayText&gt;&lt;record&gt;&lt;rec-number&gt;84&lt;/rec-number&gt;&lt;foreign-keys&gt;&lt;key app="EN" db-id="d00xpwxeca22v4eatrppr2sb9steaef09t00"&gt;84&lt;/key&gt;&lt;/foreign-keys&gt;&lt;ref-type name="Journal Article"&gt;17&lt;/ref-type&gt;&lt;contributors&gt;&lt;authors&gt;&lt;author&gt;Ekström, G&lt;/author&gt;&lt;author&gt;Tromp, J&lt;/author&gt;&lt;author&gt;Larson, EWF&lt;/author&gt;&lt;/authors&gt;&lt;/contributors&gt;&lt;titles&gt;&lt;title&gt;Measurements and global models of surface wave propagation&lt;/title&gt;&lt;secondary-title&gt;Journal of Geophysical Research&lt;/secondary-title&gt;&lt;/titles&gt;&lt;periodical&gt;&lt;full-title&gt;Journal of Geophysical Research&lt;/full-title&gt;&lt;/periodical&gt;&lt;pages&gt;8137-8157&lt;/pages&gt;&lt;volume&gt;102&lt;/volume&gt;&lt;number&gt;B4&lt;/number&gt;&lt;dates&gt;&lt;year&gt;1997&lt;/year&gt;&lt;/dates&gt;&lt;isbn&gt;0148-0227&lt;/isbn&gt;&lt;urls&gt;&lt;/urls&gt;&lt;/record&gt;&lt;/Cite&gt;&lt;Cite&gt;&lt;Author&gt;Lin&lt;/Author&gt;&lt;Year&gt;2011&lt;/Year&gt;&lt;RecNum&gt;104&lt;/RecNum&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00596D7B">
        <w:fldChar w:fldCharType="separate"/>
      </w:r>
      <w:r w:rsidR="00596D7B">
        <w:rPr>
          <w:noProof/>
        </w:rPr>
        <w:t>[</w:t>
      </w:r>
      <w:hyperlink w:anchor="_ENREF_3" w:tooltip="Ekström, 1997 #84" w:history="1">
        <w:r w:rsidR="00FD2C97" w:rsidRPr="00596D7B">
          <w:rPr>
            <w:i/>
            <w:noProof/>
          </w:rPr>
          <w:t>Ekström et al.</w:t>
        </w:r>
        <w:r w:rsidR="00FD2C97">
          <w:rPr>
            <w:noProof/>
          </w:rPr>
          <w:t>, 1997</w:t>
        </w:r>
      </w:hyperlink>
      <w:r w:rsidR="00596D7B">
        <w:rPr>
          <w:noProof/>
        </w:rPr>
        <w:t xml:space="preserve">; </w:t>
      </w:r>
      <w:hyperlink w:anchor="_ENREF_13" w:tooltip="Lin, 2011 #104" w:history="1">
        <w:r w:rsidR="00FD2C97" w:rsidRPr="00596D7B">
          <w:rPr>
            <w:i/>
            <w:noProof/>
          </w:rPr>
          <w:t>Lin and Ritzwoller</w:t>
        </w:r>
        <w:r w:rsidR="00FD2C97">
          <w:rPr>
            <w:noProof/>
          </w:rPr>
          <w:t>, 2011</w:t>
        </w:r>
      </w:hyperlink>
      <w:r w:rsidR="00596D7B">
        <w:rPr>
          <w:noProof/>
        </w:rPr>
        <w:t>]</w:t>
      </w:r>
      <w:r w:rsidR="00596D7B">
        <w:fldChar w:fldCharType="end"/>
      </w:r>
      <w:r w:rsidR="00596D7B">
        <w:t>)</w:t>
      </w:r>
      <w:r w:rsidR="005D2DCD">
        <w:t>.</w:t>
      </w:r>
    </w:p>
    <w:p w14:paraId="3AAA97FD" w14:textId="189FD953" w:rsidR="008E757A" w:rsidRDefault="00F3649E">
      <w:r>
        <w:t>W</w:t>
      </w:r>
      <w:r w:rsidR="00C968FD">
        <w:t>aveform comparison or inversion algorithms</w:t>
      </w:r>
      <w:r>
        <w:t xml:space="preserve"> are good for dealing with higher modes interference</w:t>
      </w:r>
      <w:r w:rsidR="00920538">
        <w:t xml:space="preserve"> </w:t>
      </w:r>
      <w:r w:rsidR="00920538">
        <w:fldChar w:fldCharType="begin"/>
      </w:r>
      <w:r w:rsidR="00257D34">
        <w:instrText xml:space="preserve"> ADDIN EN.CITE &lt;EndNote&gt;&lt;Cite&gt;&lt;Author&gt;Nettles&lt;/Author&gt;&lt;Year&gt;2011&lt;/Year&gt;&lt;RecNum&gt;106&lt;/RecNum&gt;&lt;DisplayText&gt;[&lt;style face="italic"&gt;Nettles and Dziewoñski&lt;/style&gt;, 2011]&lt;/DisplayText&gt;&lt;record&gt;&lt;rec-number&gt;106&lt;/rec-number&gt;&lt;foreign-keys&gt;&lt;key app="EN" db-id="d00xpwxeca22v4eatrppr2sb9steaef09t00"&gt;106&lt;/key&gt;&lt;/foreign-keys&gt;&lt;ref-type name="Journal Article"&gt;17&lt;/ref-type&gt;&lt;contributors&gt;&lt;authors&gt;&lt;author&gt;Nettles, M.&lt;/author&gt;&lt;author&gt;Dziewoñski, A.M.&lt;/author&gt;&lt;/authors&gt;&lt;/contributors&gt;&lt;titles&gt;&lt;title&gt;Effect of Higher-Mode Interference on Measurements and Models of Fundamental-Mode Surface-Wave Dispersion&lt;/title&gt;&lt;secondary-title&gt;Bulletin of the Seismological Society of America&lt;/secondary-title&gt;&lt;/titles&gt;&lt;periodical&gt;&lt;full-title&gt;Bulletin of the Seismological Society of America&lt;/full-title&gt;&lt;/periodical&gt;&lt;pages&gt;2270-2280&lt;/pages&gt;&lt;volume&gt;101&lt;/volume&gt;&lt;number&gt;5&lt;/number&gt;&lt;dates&gt;&lt;year&gt;2011&lt;/year&gt;&lt;/dates&gt;&lt;isbn&gt;0037-1106&lt;/isbn&gt;&lt;urls&gt;&lt;/urls&gt;&lt;/record&gt;&lt;/Cite&gt;&lt;/EndNote&gt;</w:instrText>
      </w:r>
      <w:r w:rsidR="00920538">
        <w:fldChar w:fldCharType="separate"/>
      </w:r>
      <w:r w:rsidR="00257D34">
        <w:rPr>
          <w:noProof/>
        </w:rPr>
        <w:t>[</w:t>
      </w:r>
      <w:hyperlink w:anchor="_ENREF_17" w:tooltip="Nettles, 2011 #106" w:history="1">
        <w:r w:rsidR="00FD2C97" w:rsidRPr="00257D34">
          <w:rPr>
            <w:i/>
            <w:noProof/>
          </w:rPr>
          <w:t>Nettles and Dziewoñski</w:t>
        </w:r>
        <w:r w:rsidR="00FD2C97">
          <w:rPr>
            <w:noProof/>
          </w:rPr>
          <w:t>, 2011</w:t>
        </w:r>
      </w:hyperlink>
      <w:r w:rsidR="00257D34">
        <w:rPr>
          <w:noProof/>
        </w:rPr>
        <w:t>]</w:t>
      </w:r>
      <w:r w:rsidR="00920538">
        <w:fldChar w:fldCharType="end"/>
      </w:r>
      <w:r w:rsidR="00257D34">
        <w:t>, provid</w:t>
      </w:r>
      <w:r w:rsidR="008C5473">
        <w:t>ing</w:t>
      </w:r>
      <w:r w:rsidR="00257D34">
        <w:t xml:space="preserve"> sensitivity for deeper structure by involving long period body modes </w:t>
      </w:r>
      <w:r w:rsidR="00257D34">
        <w:fldChar w:fldCharType="begin"/>
      </w:r>
      <w:r w:rsidR="00426B32">
        <w:instrText xml:space="preserve"> ADDIN EN.CITE &lt;EndNote&gt;&lt;Cite&gt;&lt;Author&gt;Li&lt;/Author&gt;&lt;Year&gt;1995&lt;/Year&gt;&lt;RecNum&gt;103&lt;/RecNum&gt;&lt;DisplayText&gt;[&lt;style face="italic"&gt;Li and Romanowicz&lt;/style&gt;, 1995]&lt;/DisplayText&gt;&lt;record&gt;&lt;rec-number&gt;103&lt;/rec-number&gt;&lt;foreign-keys&gt;&lt;key app="EN" db-id="d00xpwxeca22v4eatrppr2sb9steaef09t00"&gt;103&lt;/key&gt;&lt;/foreign-keys&gt;&lt;ref-type name="Journal Article"&gt;17&lt;/ref-type&gt;&lt;contributors&gt;&lt;authors&gt;&lt;author&gt;Li, X.D.&lt;/author&gt;&lt;author&gt;Romanowicz, B.&lt;/author&gt;&lt;/authors&gt;&lt;/contributors&gt;&lt;titles&gt;&lt;title&gt;Comparison of global waveform inversions with and without considering cross-branch modal coupling&lt;/title&gt;&lt;secondary-title&gt;Geophysical Journal International&lt;/secondary-title&gt;&lt;/titles&gt;&lt;periodical&gt;&lt;full-title&gt;Geophysical Journal International&lt;/full-title&gt;&lt;/periodical&gt;&lt;pages&gt;695-709&lt;/pages&gt;&lt;volume&gt;121&lt;/volume&gt;&lt;number&gt;3&lt;/number&gt;&lt;dates&gt;&lt;year&gt;1995&lt;/year&gt;&lt;/dates&gt;&lt;isbn&gt;1365-246X&lt;/isbn&gt;&lt;urls&gt;&lt;/urls&gt;&lt;/record&gt;&lt;/Cite&gt;&lt;/EndNote&gt;</w:instrText>
      </w:r>
      <w:r w:rsidR="00257D34">
        <w:fldChar w:fldCharType="separate"/>
      </w:r>
      <w:r w:rsidR="00257D34">
        <w:rPr>
          <w:noProof/>
        </w:rPr>
        <w:t>[</w:t>
      </w:r>
      <w:hyperlink w:anchor="_ENREF_12" w:tooltip="Li, 1995 #103" w:history="1">
        <w:r w:rsidR="00FD2C97" w:rsidRPr="00257D34">
          <w:rPr>
            <w:i/>
            <w:noProof/>
          </w:rPr>
          <w:t>Li and Romanowicz</w:t>
        </w:r>
        <w:r w:rsidR="00FD2C97">
          <w:rPr>
            <w:noProof/>
          </w:rPr>
          <w:t>, 1995</w:t>
        </w:r>
      </w:hyperlink>
      <w:r w:rsidR="00257D34">
        <w:rPr>
          <w:noProof/>
        </w:rPr>
        <w:t>]</w:t>
      </w:r>
      <w:r w:rsidR="00257D34">
        <w:fldChar w:fldCharType="end"/>
      </w:r>
      <w:r w:rsidR="00491D85">
        <w:t xml:space="preserve">, </w:t>
      </w:r>
      <w:r w:rsidR="008C5473">
        <w:t>controlling the data qualify automatically</w:t>
      </w:r>
      <w:r w:rsidR="00445365">
        <w:fldChar w:fldCharType="begin"/>
      </w:r>
      <w:r w:rsidR="00445365">
        <w:instrText xml:space="preserve"> ADDIN EN.CITE &lt;EndNote&gt;&lt;Cite&gt;&lt;Author&gt;Maggi&lt;/Author&gt;&lt;Year&gt;2009&lt;/Year&gt;&lt;RecNum&gt;120&lt;/RecNum&gt;&lt;DisplayText&gt;[&lt;style face="italic"&gt;Maggi et al.&lt;/style&gt;, 2009]&lt;/DisplayText&gt;&lt;record&gt;&lt;rec-number&gt;120&lt;/rec-number&gt;&lt;foreign-keys&gt;&lt;key app="EN" db-id="d00xpwxeca22v4eatrppr2sb9steaef09t00"&gt;120&lt;/key&gt;&lt;/foreign-keys&gt;&lt;ref-type name="Journal Article"&gt;17&lt;/ref-type&gt;&lt;contributors&gt;&lt;authors&gt;&lt;author&gt;Maggi, A.&lt;/author&gt;&lt;author&gt;Tape, C.&lt;/author&gt;&lt;author&gt;Chen, M.&lt;/author&gt;&lt;author&gt;Chao, D.&lt;/author&gt;&lt;author&gt;Tromp, J.&lt;/author&gt;&lt;/authors&gt;&lt;/contributors&gt;&lt;titles&gt;&lt;title&gt;An automated time‚Äêwindow selection algorithm for seismic tomography&lt;/title&gt;&lt;secondary-title&gt;Geophysical Journal International&lt;/secondary-title&gt;&lt;/titles&gt;&lt;periodical&gt;&lt;full-title&gt;Geophysical Journal International&lt;/full-title&gt;&lt;/periodical&gt;&lt;pages&gt;257-281&lt;/pages&gt;&lt;volume&gt;178&lt;/volume&gt;&lt;number&gt;1&lt;/number&gt;&lt;dates&gt;&lt;year&gt;2009&lt;/year&gt;&lt;/dates&gt;&lt;isbn&gt;1365-246X&lt;/isbn&gt;&lt;urls&gt;&lt;/urls&gt;&lt;/record&gt;&lt;/Cite&gt;&lt;/EndNote&gt;</w:instrText>
      </w:r>
      <w:r w:rsidR="00445365">
        <w:fldChar w:fldCharType="separate"/>
      </w:r>
      <w:r w:rsidR="00445365">
        <w:rPr>
          <w:noProof/>
        </w:rPr>
        <w:t>[</w:t>
      </w:r>
      <w:hyperlink w:anchor="_ENREF_16" w:tooltip="Maggi, 2009 #120" w:history="1">
        <w:r w:rsidR="00FD2C97" w:rsidRPr="00445365">
          <w:rPr>
            <w:i/>
            <w:noProof/>
          </w:rPr>
          <w:t>Maggi et al.</w:t>
        </w:r>
        <w:r w:rsidR="00FD2C97">
          <w:rPr>
            <w:noProof/>
          </w:rPr>
          <w:t>, 2009</w:t>
        </w:r>
      </w:hyperlink>
      <w:r w:rsidR="00445365">
        <w:rPr>
          <w:noProof/>
        </w:rPr>
        <w:t>]</w:t>
      </w:r>
      <w:r w:rsidR="00445365">
        <w:fldChar w:fldCharType="end"/>
      </w:r>
      <w:r w:rsidR="00491D85">
        <w:t xml:space="preserve">, but </w:t>
      </w:r>
      <w:r w:rsidR="00C968FD">
        <w:t xml:space="preserve">they </w:t>
      </w:r>
      <w:r w:rsidR="00C62E5D">
        <w:t xml:space="preserve">also </w:t>
      </w:r>
      <w:r w:rsidR="00C968FD">
        <w:t xml:space="preserve">can be </w:t>
      </w:r>
      <w:r w:rsidR="00283F90">
        <w:t>computational expensive</w:t>
      </w:r>
      <w:r w:rsidR="000602D2">
        <w:t xml:space="preserve"> (e.g. </w:t>
      </w:r>
      <w:r w:rsidR="000602D2">
        <w:fldChar w:fldCharType="begin"/>
      </w:r>
      <w:r w:rsidR="007024A6">
        <w:instrText xml:space="preserve"> ADDIN EN.CITE &lt;EndNote&gt;&lt;Cite&gt;&lt;Author&gt;Tape&lt;/Author&gt;&lt;Year&gt;2010&lt;/Year&gt;&lt;RecNum&gt;105&lt;/RecNum&gt;&lt;DisplayText&gt;[&lt;style face="italic"&gt;Tape et al.&lt;/style&gt;, 2010]&lt;/DisplayText&gt;&lt;record&gt;&lt;rec-number&gt;105&lt;/rec-number&gt;&lt;foreign-keys&gt;&lt;key app="EN" db-id="d00xpwxeca22v4eatrppr2sb9steaef09t00"&gt;105&lt;/key&gt;&lt;/foreign-keys&gt;&lt;ref-type name="Journal Article"&gt;17&lt;/ref-type&gt;&lt;contributors&gt;&lt;authors&gt;&lt;author&gt;Tape, C.&lt;/author&gt;&lt;author&gt;Liu, Q.&lt;/author&gt;&lt;author&gt;Maggi, A.&lt;/author&gt;&lt;author&gt;Tromp, J.&lt;/author&gt;&lt;/authors&gt;&lt;/contributors&gt;&lt;titles&gt;&lt;title&gt;Seismic tomography of the southern California crust based on spectral-element and adjoint methods&lt;/title&gt;&lt;secondary-title&gt;Geophysical Journal International&lt;/secondary-title&gt;&lt;/titles&gt;&lt;periodical&gt;&lt;full-title&gt;Geophysical Journal International&lt;/full-title&gt;&lt;/periodical&gt;&lt;pages&gt;433-462&lt;/pages&gt;&lt;volume&gt;180&lt;/volume&gt;&lt;number&gt;1&lt;/number&gt;&lt;dates&gt;&lt;year&gt;2010&lt;/year&gt;&lt;/dates&gt;&lt;isbn&gt;1365-246X&lt;/isbn&gt;&lt;urls&gt;&lt;/urls&gt;&lt;/record&gt;&lt;/Cite&gt;&lt;/EndNote&gt;</w:instrText>
      </w:r>
      <w:r w:rsidR="000602D2">
        <w:fldChar w:fldCharType="separate"/>
      </w:r>
      <w:r w:rsidR="000602D2">
        <w:rPr>
          <w:noProof/>
        </w:rPr>
        <w:t>[</w:t>
      </w:r>
      <w:hyperlink w:anchor="_ENREF_21" w:tooltip="Tape, 2010 #105" w:history="1">
        <w:r w:rsidR="00FD2C97" w:rsidRPr="000602D2">
          <w:rPr>
            <w:i/>
            <w:noProof/>
          </w:rPr>
          <w:t>Tape et al.</w:t>
        </w:r>
        <w:r w:rsidR="00FD2C97">
          <w:rPr>
            <w:noProof/>
          </w:rPr>
          <w:t>, 2010</w:t>
        </w:r>
      </w:hyperlink>
      <w:r w:rsidR="000602D2">
        <w:rPr>
          <w:noProof/>
        </w:rPr>
        <w:t>]</w:t>
      </w:r>
      <w:r w:rsidR="000602D2">
        <w:fldChar w:fldCharType="end"/>
      </w:r>
      <w:r w:rsidR="000602D2">
        <w:t>)</w:t>
      </w:r>
      <w:r w:rsidR="009F2C52">
        <w:t xml:space="preserve">, </w:t>
      </w:r>
      <w:r w:rsidR="00C400C5">
        <w:t>requiring good starting model</w:t>
      </w:r>
      <w:r w:rsidR="00445365">
        <w:fldChar w:fldCharType="begin"/>
      </w:r>
      <w:r w:rsidR="00445365">
        <w:instrText xml:space="preserve"> ADDIN EN.CITE &lt;EndNote&gt;&lt;Cite&gt;&lt;Author&gt;Gee&lt;/Author&gt;&lt;Year&gt;1992&lt;/Year&gt;&lt;RecNum&gt;83&lt;/RecNum&gt;&lt;DisplayText&gt;[&lt;style face="italic"&gt;Gee and Jordan&lt;/style&gt;, 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sidR="00445365">
        <w:fldChar w:fldCharType="separate"/>
      </w:r>
      <w:r w:rsidR="00445365">
        <w:rPr>
          <w:noProof/>
        </w:rPr>
        <w:t>[</w:t>
      </w:r>
      <w:hyperlink w:anchor="_ENREF_7" w:tooltip="Gee, 1992 #83" w:history="1">
        <w:r w:rsidR="00FD2C97" w:rsidRPr="00445365">
          <w:rPr>
            <w:i/>
            <w:noProof/>
          </w:rPr>
          <w:t>Gee and Jordan</w:t>
        </w:r>
        <w:r w:rsidR="00FD2C97">
          <w:rPr>
            <w:noProof/>
          </w:rPr>
          <w:t>, 1992</w:t>
        </w:r>
      </w:hyperlink>
      <w:r w:rsidR="00445365">
        <w:rPr>
          <w:noProof/>
        </w:rPr>
        <w:t>]</w:t>
      </w:r>
      <w:r w:rsidR="00445365">
        <w:fldChar w:fldCharType="end"/>
      </w:r>
      <w:r w:rsidR="009F2C52">
        <w:t xml:space="preserve">, </w:t>
      </w:r>
      <w:r w:rsidR="00426B32">
        <w:t xml:space="preserve">or hard to deal with scatter </w:t>
      </w:r>
      <w:r w:rsidR="00FD6BFB">
        <w:t>energy</w:t>
      </w:r>
      <w:r w:rsidR="00426B32">
        <w:t xml:space="preserve"> </w:t>
      </w:r>
      <w:r w:rsidR="00426B32">
        <w:fldChar w:fldCharType="begin"/>
      </w:r>
      <w:r w:rsidR="00426B32">
        <w:instrText xml:space="preserve"> ADDIN EN.CITE &lt;EndNote&gt;&lt;Cite&gt;&lt;Author&gt;Li&lt;/Author&gt;&lt;Year&gt;1995&lt;/Year&gt;&lt;RecNum&gt;103&lt;/RecNum&gt;&lt;DisplayText&gt;[&lt;style face="italic"&gt;Li and Romanowicz&lt;/style&gt;, 1995]&lt;/DisplayText&gt;&lt;record&gt;&lt;rec-number&gt;103&lt;/rec-number&gt;&lt;foreign-keys&gt;&lt;key app="EN" db-id="d00xpwxeca22v4eatrppr2sb9steaef09t00"&gt;103&lt;/key&gt;&lt;/foreign-keys&gt;&lt;ref-type name="Journal Article"&gt;17&lt;/ref-type&gt;&lt;contributors&gt;&lt;authors&gt;&lt;author&gt;Li, X.D.&lt;/author&gt;&lt;author&gt;Romanowicz, B.&lt;/author&gt;&lt;/authors&gt;&lt;/contributors&gt;&lt;titles&gt;&lt;title&gt;Comparison of global waveform inversions with and without considering cross-branch modal coupling&lt;/title&gt;&lt;secondary-title&gt;Geophysical Journal International&lt;/secondary-title&gt;&lt;/titles&gt;&lt;periodical&gt;&lt;full-title&gt;Geophysical Journal International&lt;/full-title&gt;&lt;/periodical&gt;&lt;pages&gt;695-709&lt;/pages&gt;&lt;volume&gt;121&lt;/volume&gt;&lt;number&gt;3&lt;/number&gt;&lt;dates&gt;&lt;year&gt;1995&lt;/year&gt;&lt;/dates&gt;&lt;isbn&gt;1365-246X&lt;/isbn&gt;&lt;urls&gt;&lt;/urls&gt;&lt;/record&gt;&lt;/Cite&gt;&lt;/EndNote&gt;</w:instrText>
      </w:r>
      <w:r w:rsidR="00426B32">
        <w:fldChar w:fldCharType="separate"/>
      </w:r>
      <w:r w:rsidR="00426B32">
        <w:rPr>
          <w:noProof/>
        </w:rPr>
        <w:t>[</w:t>
      </w:r>
      <w:hyperlink w:anchor="_ENREF_12" w:tooltip="Li, 1995 #103" w:history="1">
        <w:r w:rsidR="00FD2C97" w:rsidRPr="00426B32">
          <w:rPr>
            <w:i/>
            <w:noProof/>
          </w:rPr>
          <w:t>Li and Romanowicz</w:t>
        </w:r>
        <w:r w:rsidR="00FD2C97">
          <w:rPr>
            <w:noProof/>
          </w:rPr>
          <w:t>, 1995</w:t>
        </w:r>
      </w:hyperlink>
      <w:r w:rsidR="00426B32">
        <w:rPr>
          <w:noProof/>
        </w:rPr>
        <w:t>]</w:t>
      </w:r>
      <w:r w:rsidR="00426B32">
        <w:fldChar w:fldCharType="end"/>
      </w:r>
      <w:r w:rsidR="00426B32">
        <w:t>.</w:t>
      </w:r>
    </w:p>
    <w:p w14:paraId="1FE0237C" w14:textId="5FF6AC2C" w:rsidR="00F90594" w:rsidRDefault="00B130A1">
      <w:r>
        <w:t>Multi</w:t>
      </w:r>
      <w:r w:rsidR="00627501">
        <w:t>pathing</w:t>
      </w:r>
      <w:r>
        <w:t xml:space="preserve"> and scattering</w:t>
      </w:r>
      <w:r w:rsidR="00627501">
        <w:t xml:space="preserve"> </w:t>
      </w:r>
      <w:r w:rsidR="00AD6444">
        <w:t>of surface wave</w:t>
      </w:r>
      <w:r w:rsidR="00684B42">
        <w:t xml:space="preserve"> </w:t>
      </w:r>
      <w:r w:rsidR="00445365">
        <w:t>at</w:t>
      </w:r>
      <w:r w:rsidR="00684B42">
        <w:t xml:space="preserve"> inhomogeneous structure</w:t>
      </w:r>
      <w:r w:rsidR="00F54604">
        <w:t>s</w:t>
      </w:r>
      <w:r w:rsidR="00684B42">
        <w:t xml:space="preserve"> </w:t>
      </w:r>
      <w:r w:rsidR="004318A6">
        <w:t>near the ray path</w:t>
      </w:r>
      <w:r w:rsidR="00AD6444">
        <w:t xml:space="preserve"> </w:t>
      </w:r>
      <w:r w:rsidR="007024A6">
        <w:t xml:space="preserve">can </w:t>
      </w:r>
      <w:r>
        <w:t xml:space="preserve">significantly </w:t>
      </w:r>
      <w:r w:rsidR="00AD5E6D">
        <w:t>a</w:t>
      </w:r>
      <w:r>
        <w:t>ffect</w:t>
      </w:r>
      <w:r w:rsidR="004D55FA">
        <w:t xml:space="preserve"> the accuracy of</w:t>
      </w:r>
      <w:r w:rsidR="00627501">
        <w:t xml:space="preserve"> </w:t>
      </w:r>
      <w:r w:rsidR="00AD6444">
        <w:t>phase</w:t>
      </w:r>
      <w:r w:rsidR="00627501">
        <w:t xml:space="preserve"> measurement</w:t>
      </w:r>
      <w:r w:rsidR="00142748">
        <w:t xml:space="preserve"> </w:t>
      </w:r>
      <w:r w:rsidR="005A25D7">
        <w:t xml:space="preserve">(e.g. </w:t>
      </w:r>
      <w:r w:rsidR="00142748">
        <w:fldChar w:fldCharType="begin">
          <w:fldData xml:space="preserve">PEVuZE5vdGU+PENpdGU+PEF1dGhvcj5DYXBvbjwvQXV0aG9yPjxZZWFyPjE5NzA8L1llYXI+PFJl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</w:fldData>
        </w:fldChar>
      </w:r>
      <w:r w:rsidR="00142748">
        <w:instrText xml:space="preserve"> ADDIN EN.CITE </w:instrText>
      </w:r>
      <w:r w:rsidR="00142748">
        <w:fldChar w:fldCharType="begin">
          <w:fldData xml:space="preserve">PEVuZE5vdGU+PENpdGU+PEF1dGhvcj5DYXBvbjwvQXV0aG9yPjxZZWFyPjE5NzA8L1llYXI+PFJl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</w:fldData>
        </w:fldChar>
      </w:r>
      <w:r w:rsidR="00142748">
        <w:instrText xml:space="preserve"> ADDIN EN.CITE.DATA </w:instrText>
      </w:r>
      <w:r w:rsidR="00142748">
        <w:fldChar w:fldCharType="end"/>
      </w:r>
      <w:r w:rsidR="00142748">
        <w:fldChar w:fldCharType="separate"/>
      </w:r>
      <w:r w:rsidR="00142748">
        <w:rPr>
          <w:noProof/>
        </w:rPr>
        <w:t>[</w:t>
      </w:r>
      <w:hyperlink w:anchor="_ENREF_2" w:tooltip="Capon, 1970 #107" w:history="1">
        <w:r w:rsidR="00FD2C97" w:rsidRPr="00142748">
          <w:rPr>
            <w:i/>
            <w:noProof/>
          </w:rPr>
          <w:t>Capon</w:t>
        </w:r>
        <w:r w:rsidR="00FD2C97">
          <w:rPr>
            <w:noProof/>
          </w:rPr>
          <w:t>, 1970</w:t>
        </w:r>
      </w:hyperlink>
      <w:r w:rsidR="00142748">
        <w:rPr>
          <w:noProof/>
        </w:rPr>
        <w:t xml:space="preserve">; </w:t>
      </w:r>
      <w:hyperlink w:anchor="_ENREF_15" w:tooltip="Maeda, 2011 #109" w:history="1">
        <w:r w:rsidR="00FD2C97" w:rsidRPr="00142748">
          <w:rPr>
            <w:i/>
            <w:noProof/>
          </w:rPr>
          <w:t>Maeda et al.</w:t>
        </w:r>
        <w:r w:rsidR="00FD2C97">
          <w:rPr>
            <w:noProof/>
          </w:rPr>
          <w:t>, 2011</w:t>
        </w:r>
      </w:hyperlink>
      <w:r w:rsidR="00142748">
        <w:rPr>
          <w:noProof/>
        </w:rPr>
        <w:t xml:space="preserve">; </w:t>
      </w:r>
      <w:hyperlink w:anchor="_ENREF_20" w:tooltip="Snieder, 1987 #108" w:history="1">
        <w:r w:rsidR="00FD2C97" w:rsidRPr="00142748">
          <w:rPr>
            <w:i/>
            <w:noProof/>
          </w:rPr>
          <w:t>Snieder and Nolet</w:t>
        </w:r>
        <w:r w:rsidR="00FD2C97">
          <w:rPr>
            <w:noProof/>
          </w:rPr>
          <w:t>, 1987</w:t>
        </w:r>
      </w:hyperlink>
      <w:r w:rsidR="00142748">
        <w:rPr>
          <w:noProof/>
        </w:rPr>
        <w:t>]</w:t>
      </w:r>
      <w:r w:rsidR="00142748">
        <w:fldChar w:fldCharType="end"/>
      </w:r>
      <w:r w:rsidR="005A25D7">
        <w:t>)</w:t>
      </w:r>
      <w:r w:rsidR="00415BD2">
        <w:t>.</w:t>
      </w:r>
      <w:r w:rsidR="00407C17">
        <w:t xml:space="preserve"> </w:t>
      </w:r>
      <w:r w:rsidR="00415BD2">
        <w:t>S</w:t>
      </w:r>
      <w:r w:rsidR="00407C17">
        <w:t>ystematic bias</w:t>
      </w:r>
      <w:r w:rsidR="00415BD2">
        <w:t xml:space="preserve"> can be introduced</w:t>
      </w:r>
      <w:r w:rsidR="009F2762">
        <w:t xml:space="preserve"> when calculating the</w:t>
      </w:r>
      <w:r w:rsidR="00407C17">
        <w:t xml:space="preserve"> phase velocity</w:t>
      </w:r>
      <w:r w:rsidR="009F2762">
        <w:t xml:space="preserve"> even with a good event azimuthal coverage</w:t>
      </w:r>
      <w:r w:rsidR="007C0922">
        <w:t xml:space="preserve"> </w:t>
      </w:r>
      <w:r w:rsidR="007C0922">
        <w:fldChar w:fldCharType="begin"/>
      </w:r>
      <w:r w:rsidR="00E76FDB">
        <w:instrText xml:space="preserve"> ADDIN EN.CITE &lt;EndNote&gt;&lt;Cite&gt;&lt;Author&gt;Wielandt&lt;/Author&gt;&lt;Year&gt;1993&lt;/Year&gt;&lt;RecNum&gt;118&lt;/RecNum&gt;&lt;DisplayText&gt;[&lt;style face="italic"&gt;Wielandt&lt;/style&gt;, 1993]&lt;/DisplayText&gt;&lt;record&gt;&lt;rec-number&gt;118&lt;/rec-number&gt;&lt;foreign-keys&gt;&lt;key app="EN" db-id="d00xpwxeca22v4eatrppr2sb9steaef09t00"&gt;118&lt;/key&gt;&lt;/foreign-keys&gt;&lt;ref-type name="Journal Article"&gt;17&lt;/ref-type&gt;&lt;contributors&gt;&lt;authors&gt;&lt;author&gt;Wielandt, E.&lt;/author&gt;&lt;/authors&gt;&lt;/contributors&gt;&lt;titles&gt;&lt;title&gt;Propagation and Structural Interpretation of Non-Plane Waves&lt;/title&gt;&lt;secondary-title&gt;Geophysical Journal International&lt;/secondary-title&gt;&lt;/titles&gt;&lt;periodical&gt;&lt;full-title&gt;Geophysical Journal International&lt;/full-title&gt;&lt;/periodical&gt;&lt;pages&gt;45-53&lt;/pages&gt;&lt;volume&gt;113&lt;/volume&gt;&lt;number&gt;1&lt;/number&gt;&lt;dates&gt;&lt;year&gt;1993&lt;/year&gt;&lt;/dates&gt;&lt;isbn&gt;1365-246X&lt;/isbn&gt;&lt;urls&gt;&lt;/urls&gt;&lt;/record&gt;&lt;/Cite&gt;&lt;/EndNote&gt;</w:instrText>
      </w:r>
      <w:r w:rsidR="007C0922">
        <w:fldChar w:fldCharType="separate"/>
      </w:r>
      <w:r w:rsidR="007C0922">
        <w:rPr>
          <w:noProof/>
        </w:rPr>
        <w:t>[</w:t>
      </w:r>
      <w:hyperlink w:anchor="_ENREF_22" w:tooltip="Wielandt, 1993 #118" w:history="1">
        <w:r w:rsidR="00FD2C97" w:rsidRPr="007C0922">
          <w:rPr>
            <w:i/>
            <w:noProof/>
          </w:rPr>
          <w:t>Wielandt</w:t>
        </w:r>
        <w:r w:rsidR="00FD2C97">
          <w:rPr>
            <w:noProof/>
          </w:rPr>
          <w:t>, 1993</w:t>
        </w:r>
      </w:hyperlink>
      <w:r w:rsidR="007C0922">
        <w:rPr>
          <w:noProof/>
        </w:rPr>
        <w:t>]</w:t>
      </w:r>
      <w:r w:rsidR="007C0922">
        <w:fldChar w:fldCharType="end"/>
      </w:r>
      <w:r w:rsidR="00627501">
        <w:t xml:space="preserve">. </w:t>
      </w:r>
    </w:p>
    <w:p w14:paraId="621C80D5" w14:textId="4BFD409A" w:rsidR="001D72F3" w:rsidRDefault="00607490">
      <w:r>
        <w:t xml:space="preserve">Many </w:t>
      </w:r>
      <w:r w:rsidR="00EA252F">
        <w:t>procedures</w:t>
      </w:r>
      <w:r>
        <w:t xml:space="preserve"> </w:t>
      </w:r>
      <w:r w:rsidR="00FB4A52">
        <w:t>have</w:t>
      </w:r>
      <w:r>
        <w:t xml:space="preserve"> been </w:t>
      </w:r>
      <w:r w:rsidR="00EA252F" w:rsidRPr="00EA252F">
        <w:t>established</w:t>
      </w:r>
      <w:r w:rsidR="00EA252F">
        <w:t xml:space="preserve"> </w:t>
      </w:r>
      <w:r>
        <w:t xml:space="preserve">to </w:t>
      </w:r>
      <w:r w:rsidR="004B667F">
        <w:t xml:space="preserve">minimize </w:t>
      </w:r>
      <w:r w:rsidR="00FE600D">
        <w:t>this effect, which</w:t>
      </w:r>
      <w:r w:rsidR="00CC3A7D">
        <w:t xml:space="preserve"> can also be </w:t>
      </w:r>
      <w:r w:rsidR="0007475D">
        <w:t>c</w:t>
      </w:r>
      <w:r w:rsidR="00490EBB">
        <w:t>ategorized</w:t>
      </w:r>
      <w:r w:rsidR="00FB4A52">
        <w:t xml:space="preserve"> into two groups. Procedures </w:t>
      </w:r>
      <w:r w:rsidR="00496140">
        <w:t>in the first group</w:t>
      </w:r>
      <w:r w:rsidR="00FB4A52">
        <w:t xml:space="preserve"> use phase information</w:t>
      </w:r>
      <w:r w:rsidR="00867699">
        <w:t xml:space="preserve"> </w:t>
      </w:r>
      <w:r w:rsidR="00496140">
        <w:t xml:space="preserve">only and </w:t>
      </w:r>
      <w:r w:rsidR="00867699">
        <w:t>try to</w:t>
      </w:r>
      <w:r w:rsidR="005C170D">
        <w:t xml:space="preserve"> either</w:t>
      </w:r>
      <w:r w:rsidR="00867699">
        <w:t xml:space="preserve"> </w:t>
      </w:r>
      <w:r w:rsidR="00D462FE">
        <w:t xml:space="preserve">trace the curved ray path from the source </w:t>
      </w:r>
      <w:r w:rsidR="00D462FE">
        <w:fldChar w:fldCharType="begin"/>
      </w:r>
      <w:r w:rsidR="00D462FE">
        <w:instrText xml:space="preserve"> ADDIN EN.CITE &lt;EndNote&gt;&lt;Cite&gt;&lt;Author&gt;Tape&lt;/Author&gt;&lt;Year&gt;2010&lt;/Year&gt;&lt;RecNum&gt;105&lt;/RecNum&gt;&lt;DisplayText&gt;[&lt;style face="italic"&gt;Tape et al.&lt;/style&gt;, 2010]&lt;/DisplayText&gt;&lt;record&gt;&lt;rec-number&gt;105&lt;/rec-number&gt;&lt;foreign-keys&gt;&lt;key app="EN" db-id="d00xpwxeca22v4eatrppr2sb9steaef09t00"&gt;105&lt;/key&gt;&lt;/foreign-keys&gt;&lt;ref-type name="Journal Article"&gt;17&lt;/ref-type&gt;&lt;contributors&gt;&lt;authors&gt;&lt;author&gt;Tape, C.&lt;/author&gt;&lt;author&gt;Liu, Q.&lt;/author&gt;&lt;author&gt;Maggi, A.&lt;/author&gt;&lt;author&gt;Tromp, J.&lt;/author&gt;&lt;/authors&gt;&lt;/contributors&gt;&lt;titles&gt;&lt;title&gt;Seismic tomography of the southern California crust based on spectral-element and adjoint methods&lt;/title&gt;&lt;secondary-title&gt;Geophysical Journal International&lt;/secondary-title&gt;&lt;/titles&gt;&lt;periodical&gt;&lt;full-title&gt;Geophysical Journal International&lt;/full-title&gt;&lt;/periodical&gt;&lt;pages&gt;433-462&lt;/pages&gt;&lt;volume&gt;180&lt;/volume&gt;&lt;number&gt;1&lt;/number&gt;&lt;dates&gt;&lt;year&gt;2010&lt;/year&gt;&lt;/dates&gt;&lt;isbn&gt;1365-246X&lt;/isbn&gt;&lt;urls&gt;&lt;/urls&gt;&lt;/record&gt;&lt;/Cite&gt;&lt;/EndNote&gt;</w:instrText>
      </w:r>
      <w:r w:rsidR="00D462FE">
        <w:fldChar w:fldCharType="separate"/>
      </w:r>
      <w:r w:rsidR="00D462FE">
        <w:rPr>
          <w:noProof/>
        </w:rPr>
        <w:t>[</w:t>
      </w:r>
      <w:hyperlink w:anchor="_ENREF_21" w:tooltip="Tape, 2010 #105" w:history="1">
        <w:r w:rsidR="00FD2C97" w:rsidRPr="00D462FE">
          <w:rPr>
            <w:i/>
            <w:noProof/>
          </w:rPr>
          <w:t>Tape et al.</w:t>
        </w:r>
        <w:r w:rsidR="00FD2C97">
          <w:rPr>
            <w:noProof/>
          </w:rPr>
          <w:t>, 2010</w:t>
        </w:r>
      </w:hyperlink>
      <w:r w:rsidR="00D462FE">
        <w:rPr>
          <w:noProof/>
        </w:rPr>
        <w:t>]</w:t>
      </w:r>
      <w:r w:rsidR="00D462FE">
        <w:fldChar w:fldCharType="end"/>
      </w:r>
      <w:r w:rsidR="00607ACF">
        <w:t xml:space="preserve"> if regional or global structure is concerned</w:t>
      </w:r>
      <w:r w:rsidR="00D462FE">
        <w:t xml:space="preserve">, or </w:t>
      </w:r>
      <w:r w:rsidR="00EE65FF">
        <w:t>correct the incident angle of coming waves</w:t>
      </w:r>
      <w:r w:rsidR="00D462FE">
        <w:t xml:space="preserve"> in the case of small dense array </w:t>
      </w:r>
      <w:r w:rsidR="00D462FE">
        <w:fldChar w:fldCharType="begin"/>
      </w:r>
      <w:r w:rsidR="00607ACF">
        <w:instrText xml:space="preserve"> ADDIN EN.CITE &lt;EndNote&gt;&lt;Cite&gt;&lt;Author&gt;Pedersen&lt;/Author&gt;&lt;Year&gt;2003&lt;/Year&gt;&lt;RecNum&gt;112&lt;/RecNum&gt;&lt;DisplayText&gt;[&lt;style face="italic"&gt;Foster et al.&lt;/style&gt;, 2010; &lt;style face="italic"&gt;Pedersen et al.&lt;/style&gt;, 2003]&lt;/DisplayText&gt;&lt;record&gt;&lt;rec-number&gt;112&lt;/rec-number&gt;&lt;foreign-keys&gt;&lt;key app="EN" db-id="d00xpwxeca22v4eatrppr2sb9steaef09t00"&gt;112&lt;/key&gt;&lt;/foreign-keys&gt;&lt;ref-type name="Journal Article"&gt;17&lt;/ref-type&gt;&lt;contributors&gt;&lt;authors&gt;&lt;author&gt;Pedersen, H.A.&lt;/author&gt;&lt;author&gt;Coutant, O.&lt;/author&gt;&lt;author&gt;Deschamps, A.&lt;/author&gt;&lt;author&gt;Soulage, M.&lt;/author&gt;&lt;author&gt;Cotte, N.&lt;/author&gt;&lt;/authors&gt;&lt;/contributors&gt;&lt;titles&gt;&lt;title&gt;Measuring surface wave phase velocities beneath small broad‚Äêband arrays: tests of an improved algorithm and application to the French Alps&lt;/title&gt;&lt;secondary-title&gt;Geophysical Journal International&lt;/secondary-title&gt;&lt;/titles&gt;&lt;periodical&gt;&lt;full-title&gt;Geophysical Journal International&lt;/full-title&gt;&lt;/periodical&gt;&lt;pages&gt;903-912&lt;/pages&gt;&lt;volume&gt;154&lt;/volume&gt;&lt;number&gt;3&lt;/number&gt;&lt;dates&gt;&lt;year&gt;2003&lt;/year&gt;&lt;/dates&gt;&lt;isbn&gt;1365-246X&lt;/isbn&gt;&lt;urls&gt;&lt;/urls&gt;&lt;/record&gt;&lt;/Cite&gt;&lt;Cite&gt;&lt;Author&gt;Foster&lt;/Author&gt;&lt;Year&gt;2010&lt;/Year&gt;&lt;RecNum&gt;114&lt;/RecNum&gt;&lt;record&gt;&lt;rec-number&gt;114&lt;/rec-number&gt;&lt;foreign-keys&gt;&lt;key app="EN" db-id="d00xpwxeca22v4eatrppr2sb9steaef09t00"&gt;114&lt;/key&gt;&lt;/foreign-keys&gt;&lt;ref-type name="Conference Proceedings"&gt;10&lt;/ref-type&gt;&lt;contributors&gt;&lt;authors&gt;&lt;author&gt;Foster, AE&lt;/author&gt;&lt;author&gt;Ekstrom, G.&lt;/author&gt;&lt;author&gt;Hjorleifsdottir, V.&lt;/author&gt;&lt;/authors&gt;&lt;/contributors&gt;&lt;titles&gt;&lt;title&gt;Surface wave propagation across the USArray&lt;/title&gt;&lt;secondary-title&gt;AGU Fall Meeting&lt;/secondary-title&gt;&lt;/titles&gt;&lt;pages&gt;07&lt;/pages&gt;&lt;volume&gt;1&lt;/volume&gt;&lt;dates&gt;&lt;year&gt;2010&lt;/year&gt;&lt;/dates&gt;&lt;urls&gt;&lt;/urls&gt;&lt;/record&gt;&lt;/Cite&gt;&lt;/EndNote&gt;</w:instrText>
      </w:r>
      <w:r w:rsidR="00D462FE">
        <w:fldChar w:fldCharType="separate"/>
      </w:r>
      <w:r w:rsidR="00607ACF">
        <w:rPr>
          <w:noProof/>
        </w:rPr>
        <w:t>[</w:t>
      </w:r>
      <w:hyperlink w:anchor="_ENREF_5" w:tooltip="Foster, 2010 #114" w:history="1">
        <w:r w:rsidR="00FD2C97" w:rsidRPr="00607ACF">
          <w:rPr>
            <w:i/>
            <w:noProof/>
          </w:rPr>
          <w:t>Foster et al.</w:t>
        </w:r>
        <w:r w:rsidR="00FD2C97">
          <w:rPr>
            <w:noProof/>
          </w:rPr>
          <w:t>, 2010</w:t>
        </w:r>
      </w:hyperlink>
      <w:r w:rsidR="00607ACF">
        <w:rPr>
          <w:noProof/>
        </w:rPr>
        <w:t xml:space="preserve">; </w:t>
      </w:r>
      <w:hyperlink w:anchor="_ENREF_19" w:tooltip="Pedersen, 2003 #112" w:history="1">
        <w:r w:rsidR="00FD2C97" w:rsidRPr="00607ACF">
          <w:rPr>
            <w:i/>
            <w:noProof/>
          </w:rPr>
          <w:t>Pedersen et al.</w:t>
        </w:r>
        <w:r w:rsidR="00FD2C97">
          <w:rPr>
            <w:noProof/>
          </w:rPr>
          <w:t>, 2003</w:t>
        </w:r>
      </w:hyperlink>
      <w:r w:rsidR="00607ACF">
        <w:rPr>
          <w:noProof/>
        </w:rPr>
        <w:t>]</w:t>
      </w:r>
      <w:r w:rsidR="00D462FE">
        <w:fldChar w:fldCharType="end"/>
      </w:r>
      <w:r w:rsidR="00496140">
        <w:t xml:space="preserve">. </w:t>
      </w:r>
      <w:r w:rsidR="001520C9">
        <w:t xml:space="preserve">However, </w:t>
      </w:r>
      <w:r w:rsidR="00C24050">
        <w:t xml:space="preserve">even with the correction, </w:t>
      </w:r>
      <w:r w:rsidR="001520C9">
        <w:t xml:space="preserve">good azimuthal </w:t>
      </w:r>
      <w:r w:rsidR="00C24050">
        <w:t xml:space="preserve">coverage of </w:t>
      </w:r>
      <w:r w:rsidR="001520C9">
        <w:t>event</w:t>
      </w:r>
      <w:r w:rsidR="00C24050">
        <w:t>s</w:t>
      </w:r>
      <w:r w:rsidR="001520C9">
        <w:t xml:space="preserve"> </w:t>
      </w:r>
      <w:r w:rsidR="00AC3650">
        <w:t xml:space="preserve">is needed to </w:t>
      </w:r>
      <w:r w:rsidR="00833D5F">
        <w:t>reduce</w:t>
      </w:r>
      <w:r w:rsidR="00AC3650">
        <w:t xml:space="preserve"> this systemic alias</w:t>
      </w:r>
      <w:r w:rsidR="00F827E9">
        <w:t xml:space="preserve"> </w:t>
      </w:r>
      <w:r w:rsidR="00F827E9">
        <w:fldChar w:fldCharType="begin"/>
      </w:r>
      <w:r w:rsidR="00F827E9">
        <w:instrText xml:space="preserve"> ADDIN EN.CITE &lt;EndNote&gt;&lt;Cite&gt;&lt;Author&gt;Bodin&lt;/Author&gt;&lt;Year&gt;2008&lt;/Year&gt;&lt;RecNum&gt;115&lt;/RecNum&gt;&lt;DisplayText&gt;[&lt;style face="italic"&gt;Bodin and Maupin&lt;/style&gt;, 2008]&lt;/DisplayText&gt;&lt;record&gt;&lt;rec-number&gt;115&lt;/rec-number&gt;&lt;foreign-keys&gt;&lt;key app="EN" db-id="d00xpwxeca22v4eatrppr2sb9steaef09t00"&gt;115&lt;/key&gt;&lt;/foreign-keys&gt;&lt;ref-type name="Journal Article"&gt;17&lt;/ref-type&gt;&lt;contributors&gt;&lt;authors&gt;&lt;author&gt;Bodin, T.&lt;/author&gt;&lt;author&gt;Maupin, V.&lt;/author&gt;&lt;/authors&gt;&lt;/contributors&gt;&lt;titles&gt;&lt;title&gt;Resolution potential of surface wave phase velocity measurements at small arrays&lt;/title&gt;&lt;secondary-title&gt;Geophysical Journal International&lt;/secondary-title&gt;&lt;/titles&gt;&lt;periodical&gt;&lt;full-title&gt;Geophysical Journal International&lt;/full-title&gt;&lt;/periodical&gt;&lt;pages&gt;698-706&lt;/pages&gt;&lt;volume&gt;172&lt;/volume&gt;&lt;number&gt;2&lt;/number&gt;&lt;dates&gt;&lt;year&gt;2008&lt;/year&gt;&lt;/dates&gt;&lt;isbn&gt;1365-246X&lt;/isbn&gt;&lt;urls&gt;&lt;/urls&gt;&lt;/record&gt;&lt;/Cite&gt;&lt;/EndNote&gt;</w:instrText>
      </w:r>
      <w:r w:rsidR="00F827E9">
        <w:fldChar w:fldCharType="separate"/>
      </w:r>
      <w:r w:rsidR="00F827E9">
        <w:rPr>
          <w:noProof/>
        </w:rPr>
        <w:t>[</w:t>
      </w:r>
      <w:hyperlink w:anchor="_ENREF_1" w:tooltip="Bodin, 2008 #115" w:history="1">
        <w:r w:rsidR="00FD2C97" w:rsidRPr="00F827E9">
          <w:rPr>
            <w:i/>
            <w:noProof/>
          </w:rPr>
          <w:t>Bodin and Maupin</w:t>
        </w:r>
        <w:r w:rsidR="00FD2C97">
          <w:rPr>
            <w:noProof/>
          </w:rPr>
          <w:t>, 2008</w:t>
        </w:r>
      </w:hyperlink>
      <w:r w:rsidR="00F827E9">
        <w:rPr>
          <w:noProof/>
        </w:rPr>
        <w:t>]</w:t>
      </w:r>
      <w:r w:rsidR="00F827E9">
        <w:fldChar w:fldCharType="end"/>
      </w:r>
      <w:r w:rsidR="00AC3650">
        <w:t xml:space="preserve">. </w:t>
      </w:r>
    </w:p>
    <w:p w14:paraId="2B4B1D42" w14:textId="1AA2F55D" w:rsidR="002417DB" w:rsidRDefault="001230CE">
      <w:r>
        <w:t xml:space="preserve">Methods in the other group try to use take amplitude measurement </w:t>
      </w:r>
      <w:r w:rsidR="00506645">
        <w:t>to correct the interference effect.</w:t>
      </w:r>
      <w:r>
        <w:t xml:space="preserve"> </w:t>
      </w:r>
      <w:proofErr w:type="spellStart"/>
      <w:r w:rsidR="00095CD5" w:rsidRPr="00095CD5">
        <w:t>Friederich</w:t>
      </w:r>
      <w:proofErr w:type="spellEnd"/>
      <w:r w:rsidR="00095CD5" w:rsidRPr="00095CD5">
        <w:t xml:space="preserve"> and </w:t>
      </w:r>
      <w:proofErr w:type="spellStart"/>
      <w:r w:rsidR="00095CD5" w:rsidRPr="00095CD5">
        <w:t>Wielandt</w:t>
      </w:r>
      <w:proofErr w:type="spellEnd"/>
      <w:r w:rsidR="00095CD5">
        <w:t xml:space="preserve"> </w:t>
      </w:r>
      <w:r w:rsidR="000D2793">
        <w:fldChar w:fldCharType="begin"/>
      </w:r>
      <w:r w:rsidR="006B4EE3">
        <w:instrText xml:space="preserve"> ADDIN EN.CITE &lt;EndNote&gt;&lt;Cite ExcludeAuth="1"&gt;&lt;Author&gt;Friederich&lt;/Author&gt;&lt;Year&gt;1995&lt;/Year&gt;&lt;RecNum&gt;116&lt;/RecNum&gt;&lt;DisplayText&gt;[1995]&lt;/DisplayText&gt;&lt;record&gt;&lt;rec-number&gt;116&lt;/rec-number&gt;&lt;foreign-keys&gt;&lt;key app="EN" db-id="d00xpwxeca22v4eatrppr2sb9steaef09t00"&gt;116&lt;/key&gt;&lt;/foreign-keys&gt;&lt;ref-type name="Journal Article"&gt;17&lt;/ref-type&gt;&lt;contributors&gt;&lt;authors&gt;&lt;author&gt;Friederich, W.&lt;/author&gt;&lt;author&gt;Wielandt, E.&lt;/author&gt;&lt;/authors&gt;&lt;/contributors&gt;&lt;titles&gt;&lt;title&gt;Interpretation of seismic surface waves in regional networks: joint estimation of wavefield geometry and local phase velocity. Method and numerical tests&lt;/title&gt;&lt;secondary-title&gt;Geophysical Journal International&lt;/secondary-title&gt;&lt;/titles&gt;&lt;periodical&gt;&lt;full-title&gt;Geophysical Journal International&lt;/full-title&gt;&lt;/periodical&gt;&lt;pages&gt;731-744&lt;/pages&gt;&lt;volume&gt;120&lt;/volume&gt;&lt;number&gt;3&lt;/number&gt;&lt;dates&gt;&lt;year&gt;1995&lt;/year&gt;&lt;/dates&gt;&lt;isbn&gt;1365-246X&lt;/isbn&gt;&lt;urls&gt;&lt;/urls&gt;&lt;/record&gt;&lt;/Cite&gt;&lt;/EndNote&gt;</w:instrText>
      </w:r>
      <w:r w:rsidR="000D2793">
        <w:fldChar w:fldCharType="separate"/>
      </w:r>
      <w:r w:rsidR="006B4EE3">
        <w:rPr>
          <w:noProof/>
        </w:rPr>
        <w:t>[</w:t>
      </w:r>
      <w:hyperlink w:anchor="_ENREF_6" w:tooltip="Friederich, 1995 #116" w:history="1">
        <w:r w:rsidR="00FD2C97">
          <w:rPr>
            <w:noProof/>
          </w:rPr>
          <w:t>1995</w:t>
        </w:r>
      </w:hyperlink>
      <w:r w:rsidR="006B4EE3">
        <w:rPr>
          <w:noProof/>
        </w:rPr>
        <w:t>]</w:t>
      </w:r>
      <w:r w:rsidR="000D2793">
        <w:fldChar w:fldCharType="end"/>
      </w:r>
      <w:r w:rsidR="000D2793">
        <w:t xml:space="preserve"> developed a method </w:t>
      </w:r>
      <w:r w:rsidR="00F87028">
        <w:t xml:space="preserve">simultaneously inverse the incoming wavefield and </w:t>
      </w:r>
      <w:r w:rsidR="006049E4">
        <w:t xml:space="preserve">phase velocity inside the array, and the incoming wavefield is presented by 44 parameters at each frequency. </w:t>
      </w:r>
      <w:r w:rsidR="006049E4">
        <w:lastRenderedPageBreak/>
        <w:t xml:space="preserve">Forsyth and Li </w:t>
      </w:r>
      <w:r w:rsidR="006B4EE3">
        <w:fldChar w:fldCharType="begin"/>
      </w:r>
      <w:r w:rsidR="006B4EE3">
        <w:instrText xml:space="preserve"> ADDIN EN.CITE &lt;EndNote&gt;&lt;Cite ExcludeAuth="1"&gt;&lt;Author&gt;Forsyth&lt;/Author&gt;&lt;Year&gt;2005&lt;/Year&gt;&lt;RecNum&gt;110&lt;/RecNum&gt;&lt;DisplayText&gt;[2005]&lt;/DisplayText&gt;&lt;record&gt;&lt;rec-number&gt;110&lt;/rec-number&gt;&lt;foreign-keys&gt;&lt;key app="EN" db-id="d00xpwxeca22v4eatrppr2sb9steaef09t00"&gt;110&lt;/key&gt;&lt;/foreign-keys&gt;&lt;ref-type name="Journal Article"&gt;17&lt;/ref-type&gt;&lt;contributors&gt;&lt;authors&gt;&lt;author&gt;Forsyth, Donald W.&lt;/author&gt;&lt;author&gt;Li, A.&lt;/author&gt;&lt;/authors&gt;&lt;/contributors&gt;&lt;titles&gt;&lt;title&gt;Array Analysis of Two-Dimensional Variations in Surface Wave Phase Velocity and Azimuthal Anisotropy in the Presence of Multipathing Interference&lt;/title&gt;&lt;secondary-title&gt;Seismic Earth: array analysis of broadband seismograms&lt;/secondary-title&gt;&lt;/titles&gt;&lt;periodical&gt;&lt;full-title&gt;Seismic Earth: array analysis of broadband seismograms&lt;/full-title&gt;&lt;/periodical&gt;&lt;pages&gt;81&lt;/pages&gt;&lt;number&gt;157&lt;/number&gt;&lt;dates&gt;&lt;year&gt;2005&lt;/year&gt;&lt;/dates&gt;&lt;isbn&gt;087590422X&lt;/isbn&gt;&lt;urls&gt;&lt;/urls&gt;&lt;/record&gt;&lt;/Cite&gt;&lt;/EndNote&gt;</w:instrText>
      </w:r>
      <w:r w:rsidR="006B4EE3">
        <w:fldChar w:fldCharType="separate"/>
      </w:r>
      <w:r w:rsidR="006B4EE3">
        <w:rPr>
          <w:noProof/>
        </w:rPr>
        <w:t>[</w:t>
      </w:r>
      <w:hyperlink w:anchor="_ENREF_4" w:tooltip="Forsyth, 2005 #110" w:history="1">
        <w:r w:rsidR="00FD2C97">
          <w:rPr>
            <w:noProof/>
          </w:rPr>
          <w:t>2005</w:t>
        </w:r>
      </w:hyperlink>
      <w:r w:rsidR="006B4EE3">
        <w:rPr>
          <w:noProof/>
        </w:rPr>
        <w:t>]</w:t>
      </w:r>
      <w:r w:rsidR="006B4EE3">
        <w:fldChar w:fldCharType="end"/>
      </w:r>
      <w:r w:rsidR="006B4EE3">
        <w:t xml:space="preserve"> </w:t>
      </w:r>
      <w:r w:rsidR="003A4813">
        <w:t xml:space="preserve">simplified the incoming wavefield as the interference between two plane waves, which reduced the number of parameters to 4. </w:t>
      </w:r>
      <w:r w:rsidR="00165239">
        <w:t xml:space="preserve">The two plane wave assumption only is only valid in small area, </w:t>
      </w:r>
      <w:r w:rsidR="00BE69A7">
        <w:t>for regional study like western US, the interested area has to be divided into several pieces and the smoothing between the pieces has to be taken good care of</w:t>
      </w:r>
      <w:r w:rsidR="005E48D7">
        <w:t xml:space="preserve"> </w:t>
      </w:r>
      <w:r w:rsidR="005E48D7">
        <w:fldChar w:fldCharType="begin"/>
      </w:r>
      <w:r w:rsidR="005E48D7">
        <w:instrText xml:space="preserve"> ADDIN EN.CITE &lt;EndNote&gt;&lt;Cite&gt;&lt;Author&gt;Yang&lt;/Author&gt;&lt;Year&gt;2011&lt;/Year&gt;&lt;RecNum&gt;117&lt;/RecNum&gt;&lt;DisplayText&gt;[&lt;style face="italic"&gt;Yang et al.&lt;/style&gt;, 2011]&lt;/DisplayText&gt;&lt;record&gt;&lt;rec-number&gt;117&lt;/rec-number&gt;&lt;foreign-keys&gt;&lt;key app="EN" db-id="d00xpwxeca22v4eatrppr2sb9steaef09t00"&gt;117&lt;/key&gt;&lt;/foreign-keys&gt;&lt;ref-type name="Journal Article"&gt;17&lt;/ref-type&gt;&lt;contributors&gt;&lt;authors&gt;&lt;author&gt;Yang, Y.&lt;/author&gt;&lt;author&gt;Shen, W.&lt;/author&gt;&lt;author&gt;Ritzwoller, M.H.&lt;/author&gt;&lt;/authors&gt;&lt;/contributors&gt;&lt;titles&gt;&lt;title&gt;Surface wave tomography on a large-scale seismic array combining ambient noise and teleseismic earthquake data&lt;/title&gt;&lt;secondary-title&gt;Earthquake Science&lt;/secondary-title&gt;&lt;/titles&gt;&lt;periodical&gt;&lt;full-title&gt;Earthquake Science&lt;/full-title&gt;&lt;/periodical&gt;&lt;pages&gt;55-64&lt;/pages&gt;&lt;volume&gt;24&lt;/volume&gt;&lt;number&gt;1&lt;/number&gt;&lt;dates&gt;&lt;year&gt;2011&lt;/year&gt;&lt;/dates&gt;&lt;isbn&gt;1674-4519&lt;/isbn&gt;&lt;urls&gt;&lt;/urls&gt;&lt;/record&gt;&lt;/Cite&gt;&lt;/EndNote&gt;</w:instrText>
      </w:r>
      <w:r w:rsidR="005E48D7">
        <w:fldChar w:fldCharType="separate"/>
      </w:r>
      <w:r w:rsidR="005E48D7">
        <w:rPr>
          <w:noProof/>
        </w:rPr>
        <w:t>[</w:t>
      </w:r>
      <w:hyperlink w:anchor="_ENREF_24" w:tooltip="Yang, 2011 #117" w:history="1">
        <w:r w:rsidR="00FD2C97" w:rsidRPr="005E48D7">
          <w:rPr>
            <w:i/>
            <w:noProof/>
          </w:rPr>
          <w:t>Yang et al.</w:t>
        </w:r>
        <w:r w:rsidR="00FD2C97">
          <w:rPr>
            <w:noProof/>
          </w:rPr>
          <w:t>, 2011</w:t>
        </w:r>
      </w:hyperlink>
      <w:r w:rsidR="005E48D7">
        <w:rPr>
          <w:noProof/>
        </w:rPr>
        <w:t>]</w:t>
      </w:r>
      <w:r w:rsidR="005E48D7">
        <w:fldChar w:fldCharType="end"/>
      </w:r>
      <w:r w:rsidR="00BE69A7">
        <w:t>.</w:t>
      </w:r>
      <w:r w:rsidR="00D259CD">
        <w:t xml:space="preserve"> </w:t>
      </w:r>
    </w:p>
    <w:p w14:paraId="55E82ABC" w14:textId="03AE8160" w:rsidR="00F838F2" w:rsidRDefault="008D3F73" w:rsidP="00F838F2">
      <w:r>
        <w:t xml:space="preserve">Lin and </w:t>
      </w:r>
      <w:proofErr w:type="spellStart"/>
      <w:r>
        <w:t>Ritzwoller</w:t>
      </w:r>
      <w:proofErr w:type="spellEnd"/>
      <w:r>
        <w:t xml:space="preserve"> </w:t>
      </w:r>
      <w:r>
        <w:fldChar w:fldCharType="begin"/>
      </w:r>
      <w:r>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fldChar w:fldCharType="separate"/>
      </w:r>
      <w:r>
        <w:rPr>
          <w:noProof/>
        </w:rPr>
        <w:t>[</w:t>
      </w:r>
      <w:hyperlink w:anchor="_ENREF_13" w:tooltip="Lin, 2011 #104" w:history="1">
        <w:r w:rsidR="00FD2C97">
          <w:rPr>
            <w:noProof/>
          </w:rPr>
          <w:t>2011</w:t>
        </w:r>
      </w:hyperlink>
      <w:r>
        <w:rPr>
          <w:noProof/>
        </w:rPr>
        <w:t>]</w:t>
      </w:r>
      <w:r>
        <w:fldChar w:fldCharType="end"/>
      </w:r>
      <w:r>
        <w:t xml:space="preserve"> proposed a new method </w:t>
      </w:r>
      <w:r w:rsidR="005A3018">
        <w:t>based on Helmholtz equation, which use amplitude term to build up relation between dynamic phase velo</w:t>
      </w:r>
      <w:r w:rsidR="00550F5B">
        <w:t>city (</w:t>
      </w:r>
      <w:r w:rsidR="005A3018">
        <w:t xml:space="preserve">phase only measurement) and structure phase velocity, and succeeded </w:t>
      </w:r>
      <w:r w:rsidR="00550F5B">
        <w:t xml:space="preserve">applying it on USarray data to explore the </w:t>
      </w:r>
      <w:r w:rsidR="00A07513">
        <w:t xml:space="preserve">upper mantle </w:t>
      </w:r>
      <w:r w:rsidR="00550F5B">
        <w:t xml:space="preserve">structure of </w:t>
      </w:r>
      <w:r w:rsidR="003943C4">
        <w:t>western US.</w:t>
      </w:r>
      <w:r w:rsidR="00D7447C">
        <w:t xml:space="preserve"> </w:t>
      </w:r>
      <w:r w:rsidR="00F37714">
        <w:t xml:space="preserve">Even though Helmholtz equation is only satisfied in a laterally homogeneous medium for single mode seismic surface waves, it has been </w:t>
      </w:r>
      <w:r w:rsidR="00D7447C">
        <w:t xml:space="preserve">proved to be able to efficiently </w:t>
      </w:r>
      <w:r w:rsidR="00E37CC8">
        <w:t>recover</w:t>
      </w:r>
      <w:r w:rsidR="00D7447C">
        <w:t xml:space="preserve"> the </w:t>
      </w:r>
      <w:r w:rsidR="00E37CC8">
        <w:t xml:space="preserve">structure phase velocity from the wavefield in a slightly or smoothly inhomogeneous material </w:t>
      </w:r>
      <w:r w:rsidR="00E37CC8">
        <w:fldChar w:fldCharType="begin"/>
      </w:r>
      <w:r w:rsidR="00E37CC8">
        <w:instrText xml:space="preserve"> ADDIN EN.CITE &lt;EndNote&gt;&lt;Cite&gt;&lt;Author&gt;Wielandt&lt;/Author&gt;&lt;Year&gt;1993&lt;/Year&gt;&lt;RecNum&gt;118&lt;/RecNum&gt;&lt;DisplayText&gt;[&lt;style face="italic"&gt;Wielandt&lt;/style&gt;, 1993]&lt;/DisplayText&gt;&lt;record&gt;&lt;rec-number&gt;118&lt;/rec-number&gt;&lt;foreign-keys&gt;&lt;key app="EN" db-id="d00xpwxeca22v4eatrppr2sb9steaef09t00"&gt;118&lt;/key&gt;&lt;/foreign-keys&gt;&lt;ref-type name="Journal Article"&gt;17&lt;/ref-type&gt;&lt;contributors&gt;&lt;authors&gt;&lt;author&gt;Wielandt, E.&lt;/author&gt;&lt;/authors&gt;&lt;/contributors&gt;&lt;titles&gt;&lt;title&gt;Propagation and Structural Interpretation of Non-Plane Waves&lt;/title&gt;&lt;secondary-title&gt;Geophysical Journal International&lt;/secondary-title&gt;&lt;/titles&gt;&lt;periodical&gt;&lt;full-title&gt;Geophysical Journal International&lt;/full-title&gt;&lt;/periodical&gt;&lt;pages&gt;45-53&lt;/pages&gt;&lt;volume&gt;113&lt;/volume&gt;&lt;number&gt;1&lt;/number&gt;&lt;dates&gt;&lt;year&gt;1993&lt;/year&gt;&lt;/dates&gt;&lt;isbn&gt;1365-246X&lt;/isbn&gt;&lt;urls&gt;&lt;/urls&gt;&lt;/record&gt;&lt;/Cite&gt;&lt;/EndNote&gt;</w:instrText>
      </w:r>
      <w:r w:rsidR="00E37CC8">
        <w:fldChar w:fldCharType="separate"/>
      </w:r>
      <w:r w:rsidR="00E37CC8">
        <w:rPr>
          <w:noProof/>
        </w:rPr>
        <w:t>[</w:t>
      </w:r>
      <w:hyperlink w:anchor="_ENREF_22" w:tooltip="Wielandt, 1993 #118" w:history="1">
        <w:r w:rsidR="00FD2C97" w:rsidRPr="00E37CC8">
          <w:rPr>
            <w:i/>
            <w:noProof/>
          </w:rPr>
          <w:t>Wielandt</w:t>
        </w:r>
        <w:r w:rsidR="00FD2C97">
          <w:rPr>
            <w:noProof/>
          </w:rPr>
          <w:t>, 1993</w:t>
        </w:r>
      </w:hyperlink>
      <w:r w:rsidR="00E37CC8">
        <w:rPr>
          <w:noProof/>
        </w:rPr>
        <w:t>]</w:t>
      </w:r>
      <w:r w:rsidR="00E37CC8">
        <w:fldChar w:fldCharType="end"/>
      </w:r>
      <w:r w:rsidR="00E37CC8">
        <w:t>.</w:t>
      </w:r>
    </w:p>
    <w:p w14:paraId="53849BB7" w14:textId="329D3FB5" w:rsidR="00F5103A" w:rsidRDefault="00F838F2" w:rsidP="00F838F2">
      <w:r>
        <w:t xml:space="preserve">In this paper, we are presenting </w:t>
      </w:r>
      <w:r w:rsidR="000C46D9">
        <w:t xml:space="preserve">a new method to measure the phase and amplitude of surface wave by fitting the multi-channel cross-correlation of waveforms from the nearby stations. </w:t>
      </w:r>
      <w:r w:rsidR="00BF30F8">
        <w:t>By applying this method, we try to make the surface wave measurement more precise and automatic. Then we update the Helmholtz tomography method so that it can directly use the phase difference m</w:t>
      </w:r>
      <w:r w:rsidR="00317AFB">
        <w:t xml:space="preserve">easurement between the </w:t>
      </w:r>
      <w:r w:rsidR="0031304B">
        <w:t>stations</w:t>
      </w:r>
      <w:r w:rsidR="00317AFB">
        <w:t>.</w:t>
      </w:r>
    </w:p>
    <w:p w14:paraId="39D49048" w14:textId="77777777" w:rsidR="00267ADE" w:rsidRDefault="00267ADE" w:rsidP="00323B9F">
      <w:pPr>
        <w:pStyle w:val="Heading1"/>
      </w:pPr>
      <w:r>
        <w:t>Method</w:t>
      </w:r>
    </w:p>
    <w:p w14:paraId="24A8C8FC" w14:textId="51857C24" w:rsidR="00CB2061" w:rsidRDefault="00544336" w:rsidP="00CB2061">
      <w:r>
        <w:t xml:space="preserve">We try to follow the </w:t>
      </w:r>
      <w:r w:rsidR="00382DDF">
        <w:t>same work flow</w:t>
      </w:r>
      <w:r w:rsidR="006E3C49">
        <w:t xml:space="preserve"> as</w:t>
      </w:r>
      <w:r w:rsidR="00741609">
        <w:t xml:space="preserve"> </w:t>
      </w:r>
      <w:r>
        <w:t xml:space="preserve">the </w:t>
      </w:r>
      <w:r w:rsidR="00957BCE">
        <w:t xml:space="preserve">Generalized Seismological Data </w:t>
      </w:r>
      <w:proofErr w:type="spellStart"/>
      <w:r w:rsidR="00957BCE">
        <w:t>Functionals</w:t>
      </w:r>
      <w:proofErr w:type="spellEnd"/>
      <w:r w:rsidR="00957BCE">
        <w:t xml:space="preserve"> (</w:t>
      </w:r>
      <w:r w:rsidR="00741609">
        <w:t>GSDF</w:t>
      </w:r>
      <w:r w:rsidR="00957BCE">
        <w:t>)</w:t>
      </w:r>
      <w:r w:rsidR="00741609">
        <w:t xml:space="preserve"> method </w:t>
      </w:r>
      <w:r w:rsidR="00741609">
        <w:fldChar w:fldCharType="begin"/>
      </w:r>
      <w:r w:rsidR="00741609">
        <w:instrText xml:space="preserve"> ADDIN EN.CITE &lt;EndNote&gt;&lt;Cite&gt;&lt;Author&gt;Gee&lt;/Author&gt;&lt;Year&gt;1992&lt;/Year&gt;&lt;RecNum&gt;83&lt;/RecNum&gt;&lt;DisplayText&gt;[&lt;style face="italic"&gt;Gee and Jordan&lt;/style&gt;, 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sidR="00741609">
        <w:fldChar w:fldCharType="separate"/>
      </w:r>
      <w:r w:rsidR="00741609">
        <w:rPr>
          <w:noProof/>
        </w:rPr>
        <w:t>[</w:t>
      </w:r>
      <w:hyperlink w:anchor="_ENREF_7" w:tooltip="Gee, 1992 #83" w:history="1">
        <w:r w:rsidR="00FD2C97" w:rsidRPr="00741609">
          <w:rPr>
            <w:i/>
            <w:noProof/>
          </w:rPr>
          <w:t>Gee and Jordan</w:t>
        </w:r>
        <w:r w:rsidR="00FD2C97">
          <w:rPr>
            <w:noProof/>
          </w:rPr>
          <w:t>, 1992</w:t>
        </w:r>
      </w:hyperlink>
      <w:r w:rsidR="00741609">
        <w:rPr>
          <w:noProof/>
        </w:rPr>
        <w:t>]</w:t>
      </w:r>
      <w:r w:rsidR="00741609">
        <w:fldChar w:fldCharType="end"/>
      </w:r>
      <w:r w:rsidR="006E3C49">
        <w:t xml:space="preserve"> except</w:t>
      </w:r>
      <w:r w:rsidR="00741609">
        <w:t xml:space="preserve"> </w:t>
      </w:r>
      <w:r w:rsidR="005C3E12">
        <w:t>substitut</w:t>
      </w:r>
      <w:r>
        <w:t>ing</w:t>
      </w:r>
      <w:r w:rsidR="00741609">
        <w:t xml:space="preserve"> the seismogra</w:t>
      </w:r>
      <w:r w:rsidR="005C3E12">
        <w:t>m from nearby station for the</w:t>
      </w:r>
      <w:r w:rsidR="00741609">
        <w:t xml:space="preserve"> synthetic waveform to </w:t>
      </w:r>
      <w:r w:rsidR="007E558C">
        <w:t>preform cross-correlation</w:t>
      </w:r>
      <w:r w:rsidR="00741609">
        <w:t xml:space="preserve">. </w:t>
      </w:r>
      <w:r w:rsidR="005C3E12">
        <w:t>Waveforms from these two stations</w:t>
      </w:r>
      <w:r w:rsidR="00741609">
        <w:t xml:space="preserve"> are</w:t>
      </w:r>
      <w:r w:rsidR="005C3E12">
        <w:t xml:space="preserve"> presented as</w:t>
      </w:r>
      <w:r w:rsidR="00741609">
        <w:t xml:space="preserve"> </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t)</m:t>
        </m:r>
      </m:oMath>
      <w:r w:rsidR="0090769E">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t)</m:t>
        </m:r>
      </m:oMath>
      <w:r w:rsidR="005C3E12">
        <w:t xml:space="preserve"> here. </w:t>
      </w:r>
    </w:p>
    <w:p w14:paraId="6E54A0F9" w14:textId="3FB058D5" w:rsidR="0051541F" w:rsidRDefault="0051541F" w:rsidP="006925D4">
      <w:pPr>
        <w:pStyle w:val="Heading3"/>
      </w:pPr>
      <w:r>
        <w:t>Generate Isolation Filter</w:t>
      </w:r>
    </w:p>
    <w:p w14:paraId="645FF8CF" w14:textId="319797B0" w:rsidR="00C2424A" w:rsidRDefault="006925D4">
      <w:r>
        <w:t xml:space="preserve">The first step is to </w:t>
      </w:r>
      <w:r w:rsidR="00A30E76">
        <w:t>separate</w:t>
      </w:r>
      <w:r>
        <w:t xml:space="preserve"> the signal that we are interested in time domain. </w:t>
      </w:r>
      <w:r w:rsidR="00A30E76">
        <w:t>In order to do that,</w:t>
      </w:r>
      <w:r>
        <w:t xml:space="preserve"> we applied a wide window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on </w:t>
      </w:r>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t)</m:t>
        </m:r>
      </m:oMath>
      <w:r>
        <w:t xml:space="preserve"> that includes </w:t>
      </w:r>
      <w:r w:rsidR="0085627E">
        <w:t xml:space="preserve">the </w:t>
      </w:r>
      <w:r>
        <w:t xml:space="preserve">Rayleigh wave </w:t>
      </w:r>
      <w:r w:rsidR="00FF4F3F">
        <w:t xml:space="preserve">and </w:t>
      </w:r>
      <w:r w:rsidR="0085627E">
        <w:t xml:space="preserve">most of </w:t>
      </w:r>
      <w:r w:rsidR="00FF4F3F">
        <w:t xml:space="preserve">its </w:t>
      </w:r>
      <w:r>
        <w:t xml:space="preserve">coda. </w:t>
      </w:r>
      <w:r w:rsidR="004634C9">
        <w:t xml:space="preserve">The reason that </w:t>
      </w:r>
      <w:r w:rsidR="00EF1043">
        <w:t>coda is included</w:t>
      </w:r>
      <w:r w:rsidR="004634C9">
        <w:t xml:space="preserve"> is that a</w:t>
      </w:r>
      <w:r w:rsidR="00CB2061">
        <w:t xml:space="preserve">lthough </w:t>
      </w:r>
      <w:r w:rsidR="00FF4F3F">
        <w:t xml:space="preserve">the </w:t>
      </w:r>
      <w:r w:rsidR="00CB2061">
        <w:t xml:space="preserve">Rayleigh </w:t>
      </w:r>
      <w:r w:rsidR="00FF4F3F">
        <w:t>wave coda</w:t>
      </w:r>
      <w:r w:rsidR="00CB2061">
        <w:t xml:space="preserve"> from individual seismic station</w:t>
      </w:r>
      <w:r w:rsidR="00C2424A">
        <w:t>s</w:t>
      </w:r>
      <w:r w:rsidR="00CB2061">
        <w:t xml:space="preserve"> can be quite complicated, </w:t>
      </w:r>
      <w:r w:rsidR="00C2424A">
        <w:t>they show</w:t>
      </w:r>
      <w:r w:rsidR="00CB2061">
        <w:t xml:space="preserve"> great consistency amount the stations within 1-2 wavelength, as shown in </w:t>
      </w:r>
      <w:r w:rsidR="00CB2061">
        <w:fldChar w:fldCharType="begin"/>
      </w:r>
      <w:r w:rsidR="00CB2061">
        <w:instrText xml:space="preserve"> REF _Ref192062115 \h </w:instrText>
      </w:r>
      <w:r w:rsidR="00CB2061">
        <w:fldChar w:fldCharType="separate"/>
      </w:r>
      <w:r w:rsidR="003A47CD">
        <w:t xml:space="preserve">Figure </w:t>
      </w:r>
      <w:r w:rsidR="003A47CD">
        <w:rPr>
          <w:noProof/>
        </w:rPr>
        <w:t>1</w:t>
      </w:r>
      <w:r w:rsidR="00CB2061">
        <w:fldChar w:fldCharType="end"/>
      </w:r>
      <w:r w:rsidR="00CB2061">
        <w:t xml:space="preserve">. </w:t>
      </w:r>
    </w:p>
    <w:p w14:paraId="2B4F81CC" w14:textId="4F6A8286" w:rsidR="00DE4F87" w:rsidRDefault="00DE4F87">
      <w:r>
        <w:t>Here we defined the windowed waveform from station 2 as the isolation filter, which isolates the waveform that we are interested in.</w:t>
      </w:r>
    </w:p>
    <w:p w14:paraId="441E3794" w14:textId="5EA9FF85" w:rsidR="00DE4F87" w:rsidRDefault="00DE4F87" w:rsidP="004B134C">
      <w:pPr>
        <w:pStyle w:val="Heading3"/>
      </w:pPr>
      <w:r>
        <w:t>Calculate the Cross-correlation Function</w:t>
      </w:r>
    </w:p>
    <w:p w14:paraId="698A910B" w14:textId="5B57FCE3" w:rsidR="00757D7D" w:rsidRDefault="00757D7D">
      <w:r>
        <w:t xml:space="preserve">Now we </w:t>
      </w:r>
      <w:r w:rsidR="0081270E">
        <w:t>do</w:t>
      </w:r>
      <w:r>
        <w:t xml:space="preserve"> the cross-correlation betwee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S</m:t>
            </m:r>
          </m:e>
          <m:sub>
            <m:r>
              <w:rPr>
                <w:rFonts w:ascii="Cambria Math" w:hAnsi="Cambria Math"/>
              </w:rPr>
              <m:t>2</m:t>
            </m:r>
          </m:sub>
        </m:sSub>
      </m:oMath>
      <w:r w:rsidR="0081270E">
        <w:t>.</w:t>
      </w:r>
      <w:r>
        <w:t xml:space="preserve"> </w:t>
      </w:r>
      <w:r w:rsidR="00A36232">
        <w:t xml:space="preserve">The </w:t>
      </w:r>
      <w:r>
        <w:t>cross-correlation function</w:t>
      </w:r>
      <w:r w:rsidR="000C3451">
        <w:t xml:space="preserve"> </w:t>
      </w:r>
      <m:oMath>
        <m:r>
          <w:rPr>
            <w:rFonts w:ascii="Cambria Math" w:hAnsi="Cambria Math"/>
          </w:rPr>
          <m:t>C</m:t>
        </m:r>
        <m:d>
          <m:dPr>
            <m:ctrlPr>
              <w:rPr>
                <w:rFonts w:ascii="Cambria Math" w:hAnsi="Cambria Math"/>
                <w:i/>
              </w:rPr>
            </m:ctrlPr>
          </m:dPr>
          <m:e>
            <m:r>
              <w:rPr>
                <w:rFonts w:ascii="Cambria Math" w:hAnsi="Cambria Math"/>
              </w:rPr>
              <m:t>t</m:t>
            </m:r>
          </m:e>
        </m:d>
      </m:oMath>
      <w:r w:rsidR="000C3451">
        <w:t xml:space="preserve"> </w:t>
      </w:r>
      <w:r w:rsidR="00145A3B">
        <w:t xml:space="preserve">is </w:t>
      </w:r>
      <w:r w:rsidR="000C3451">
        <w:t>defined as:</w:t>
      </w:r>
    </w:p>
    <w:p w14:paraId="21DA90EC" w14:textId="3BDD1B7E" w:rsidR="00757D7D" w:rsidRPr="0081270E" w:rsidRDefault="00757D7D">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S</m:t>
              </m:r>
            </m:e>
            <m:sub>
              <m:r>
                <w:rPr>
                  <w:rFonts w:ascii="Cambria Math" w:hAnsi="Cambria Math"/>
                </w:rPr>
                <m:t>2</m:t>
              </m:r>
            </m:sub>
          </m:sSub>
        </m:oMath>
      </m:oMathPara>
    </w:p>
    <w:p w14:paraId="4423DC43" w14:textId="1D7DEF93" w:rsidR="0081270E" w:rsidRDefault="00233208">
      <m:oMath>
        <m:r>
          <w:rPr>
            <w:rFonts w:ascii="Cambria Math" w:hAnsi="Cambria Math"/>
          </w:rPr>
          <w:lastRenderedPageBreak/>
          <m:t>C</m:t>
        </m:r>
        <m:d>
          <m:dPr>
            <m:ctrlPr>
              <w:rPr>
                <w:rFonts w:ascii="Cambria Math" w:hAnsi="Cambria Math"/>
                <w:i/>
              </w:rPr>
            </m:ctrlPr>
          </m:dPr>
          <m:e>
            <m:r>
              <w:rPr>
                <w:rFonts w:ascii="Cambria Math" w:hAnsi="Cambria Math"/>
              </w:rPr>
              <m:t>t</m:t>
            </m:r>
          </m:e>
        </m:d>
      </m:oMath>
      <w:r>
        <w:t xml:space="preserve"> </w:t>
      </w:r>
      <w:proofErr w:type="gramStart"/>
      <w:r>
        <w:t>contains</w:t>
      </w:r>
      <w:proofErr w:type="gramEnd"/>
      <w:r>
        <w:t xml:space="preserve"> the delay inform</w:t>
      </w:r>
      <w:r w:rsidR="00E235E1">
        <w:t xml:space="preserve">ation of all coherency signals within the window that we applied on </w:t>
      </w:r>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oMath>
    </w:p>
    <w:p w14:paraId="535A9764" w14:textId="77777777" w:rsidR="009E41E0" w:rsidRDefault="001B08CE">
      <w:r>
        <w:t xml:space="preserve">In order to remove the </w:t>
      </w:r>
      <w:r w:rsidR="00150437">
        <w:t>bias</w:t>
      </w:r>
      <w:r>
        <w:t xml:space="preserve"> that window function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may </w:t>
      </w:r>
      <w:r w:rsidR="009E41E0">
        <w:t>introduce i</w:t>
      </w:r>
      <w:r w:rsidR="00150437">
        <w:t>n the measurement, we also calculate the cross-correlation</w:t>
      </w:r>
      <w:r>
        <w:t xml:space="preserve"> </w:t>
      </w:r>
      <w:r w:rsidR="009E41E0">
        <w:t xml:space="preserve">between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rsidR="009E41E0">
        <w:t xml:space="preserve"> and </w:t>
      </w:r>
      <m:oMath>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S</m:t>
            </m:r>
          </m:e>
          <m:sub>
            <m:r>
              <w:rPr>
                <w:rFonts w:ascii="Cambria Math" w:hAnsi="Cambria Math"/>
              </w:rPr>
              <m:t>2</m:t>
            </m:r>
          </m:sub>
        </m:sSub>
      </m:oMath>
      <w:r w:rsidR="009E41E0">
        <w:t xml:space="preserve">, which is </w:t>
      </w:r>
    </w:p>
    <w:p w14:paraId="13DD014B" w14:textId="791C5C79" w:rsidR="009E41E0" w:rsidRPr="0081270E" w:rsidRDefault="003A47CD" w:rsidP="009E41E0">
      <m:oMathPara>
        <m:oMath>
          <m:acc>
            <m:accPr>
              <m:chr m:val="̃"/>
              <m:ctrlPr>
                <w:rPr>
                  <w:rFonts w:ascii="Cambria Math" w:hAnsi="Cambria Math"/>
                  <w:i/>
                </w:rPr>
              </m:ctrlPr>
            </m:accPr>
            <m:e>
              <m:r>
                <w:rPr>
                  <w:rFonts w:ascii="Cambria Math" w:hAnsi="Cambria Math"/>
                </w:rPr>
                <m:t>C</m:t>
              </m:r>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sSub>
            <m:sSubPr>
              <m:ctrlPr>
                <w:rPr>
                  <w:rFonts w:ascii="Cambria Math" w:hAnsi="Cambria Math"/>
                  <w:i/>
                </w:rPr>
              </m:ctrlPr>
            </m:sSubPr>
            <m:e>
              <m:r>
                <w:rPr>
                  <w:rFonts w:ascii="Cambria Math" w:hAnsi="Cambria Math"/>
                </w:rPr>
                <m:t>S</m:t>
              </m:r>
            </m:e>
            <m:sub>
              <m:r>
                <w:rPr>
                  <w:rFonts w:ascii="Cambria Math" w:hAnsi="Cambria Math"/>
                </w:rPr>
                <m:t>2</m:t>
              </m:r>
            </m:sub>
          </m:sSub>
        </m:oMath>
      </m:oMathPara>
    </w:p>
    <w:p w14:paraId="7CBDF1DC" w14:textId="08722969" w:rsidR="001B08CE" w:rsidRDefault="003A47CD">
      <m:oMath>
        <m:acc>
          <m:accPr>
            <m:chr m:val="̃"/>
            <m:ctrlPr>
              <w:rPr>
                <w:rFonts w:ascii="Cambria Math" w:hAnsi="Cambria Math"/>
                <w:i/>
              </w:rPr>
            </m:ctrlPr>
          </m:accPr>
          <m:e>
            <m:r>
              <w:rPr>
                <w:rFonts w:ascii="Cambria Math" w:hAnsi="Cambria Math"/>
              </w:rPr>
              <m:t>C</m:t>
            </m:r>
          </m:e>
        </m:acc>
        <m:d>
          <m:dPr>
            <m:ctrlPr>
              <w:rPr>
                <w:rFonts w:ascii="Cambria Math" w:hAnsi="Cambria Math"/>
                <w:i/>
              </w:rPr>
            </m:ctrlPr>
          </m:dPr>
          <m:e>
            <m:r>
              <w:rPr>
                <w:rFonts w:ascii="Cambria Math" w:hAnsi="Cambria Math"/>
              </w:rPr>
              <m:t>t</m:t>
            </m:r>
          </m:e>
        </m:d>
      </m:oMath>
      <w:r w:rsidR="00115BFE">
        <w:t xml:space="preserve"> </w:t>
      </w:r>
      <w:proofErr w:type="gramStart"/>
      <w:r w:rsidR="00115BFE">
        <w:t>is</w:t>
      </w:r>
      <w:proofErr w:type="gramEnd"/>
      <w:r w:rsidR="00115BFE">
        <w:t xml:space="preserve"> </w:t>
      </w:r>
      <w:r w:rsidR="00667B15">
        <w:t>similar to</w:t>
      </w:r>
      <w:r w:rsidR="009E41E0">
        <w:t xml:space="preserve"> </w:t>
      </w:r>
      <w:r w:rsidR="00667B15">
        <w:t>the</w:t>
      </w:r>
      <w:r w:rsidR="009E41E0">
        <w:t xml:space="preserve"> auto-correlation function with the group delay and phase delay close to zero.</w:t>
      </w:r>
      <w:r w:rsidR="00667B15">
        <w:t xml:space="preserve"> Any non-zero phase change measured in </w:t>
      </w:r>
      <m:oMath>
        <m:acc>
          <m:accPr>
            <m:chr m:val="̃"/>
            <m:ctrlPr>
              <w:rPr>
                <w:rFonts w:ascii="Cambria Math" w:hAnsi="Cambria Math"/>
                <w:i/>
              </w:rPr>
            </m:ctrlPr>
          </m:accPr>
          <m:e>
            <m:r>
              <w:rPr>
                <w:rFonts w:ascii="Cambria Math" w:hAnsi="Cambria Math"/>
              </w:rPr>
              <m:t>C</m:t>
            </m:r>
          </m:e>
        </m:acc>
        <m:d>
          <m:dPr>
            <m:ctrlPr>
              <w:rPr>
                <w:rFonts w:ascii="Cambria Math" w:hAnsi="Cambria Math"/>
                <w:i/>
              </w:rPr>
            </m:ctrlPr>
          </m:dPr>
          <m:e>
            <m:r>
              <w:rPr>
                <w:rFonts w:ascii="Cambria Math" w:hAnsi="Cambria Math"/>
              </w:rPr>
              <m:t>t</m:t>
            </m:r>
          </m:e>
        </m:d>
      </m:oMath>
      <w:r w:rsidR="00667B15">
        <w:t xml:space="preserve"> should be subtracted from the phase measurement of </w:t>
      </w:r>
      <m:oMath>
        <m:r>
          <w:rPr>
            <w:rFonts w:ascii="Cambria Math" w:hAnsi="Cambria Math"/>
          </w:rPr>
          <m:t>C</m:t>
        </m:r>
        <m:d>
          <m:dPr>
            <m:ctrlPr>
              <w:rPr>
                <w:rFonts w:ascii="Cambria Math" w:hAnsi="Cambria Math"/>
                <w:i/>
              </w:rPr>
            </m:ctrlPr>
          </m:dPr>
          <m:e>
            <m:r>
              <w:rPr>
                <w:rFonts w:ascii="Cambria Math" w:hAnsi="Cambria Math"/>
              </w:rPr>
              <m:t>t</m:t>
            </m:r>
          </m:e>
        </m:d>
      </m:oMath>
      <w:r w:rsidR="00667B15">
        <w:t>.</w:t>
      </w:r>
    </w:p>
    <w:p w14:paraId="1909BF96" w14:textId="0EEEE220" w:rsidR="00C41EF7" w:rsidRDefault="00C41EF7" w:rsidP="00C41EF7">
      <w:pPr>
        <w:pStyle w:val="Heading3"/>
      </w:pPr>
      <w:r>
        <w:t>Window the Cross-correlation Function</w:t>
      </w:r>
    </w:p>
    <w:p w14:paraId="5AE9130B" w14:textId="2B0445B9" w:rsidR="002B3F8F" w:rsidRDefault="00DE26BF" w:rsidP="00A0233D">
      <w:r>
        <w:t>Although</w:t>
      </w:r>
      <w:r w:rsidR="009541D3">
        <w:t xml:space="preserve"> we have already isolated </w:t>
      </w:r>
      <w:r w:rsidR="00A0233D">
        <w:t xml:space="preserve">the fundamental mode </w:t>
      </w:r>
      <w:r w:rsidR="009541D3">
        <w:t>Ra</w:t>
      </w:r>
      <w:r w:rsidR="0086469D">
        <w:t>yleigh wave from other phases</w:t>
      </w:r>
      <w:r>
        <w:t xml:space="preserve"> by applying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on </w:t>
      </w:r>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t)</m:t>
        </m:r>
      </m:oMath>
      <w:r w:rsidR="0086469D">
        <w:t xml:space="preserve">, </w:t>
      </w:r>
      <m:oMath>
        <m:r>
          <w:rPr>
            <w:rFonts w:ascii="Cambria Math" w:hAnsi="Cambria Math"/>
          </w:rPr>
          <m:t>C</m:t>
        </m:r>
        <m:d>
          <m:dPr>
            <m:ctrlPr>
              <w:rPr>
                <w:rFonts w:ascii="Cambria Math" w:hAnsi="Cambria Math"/>
                <w:i/>
              </w:rPr>
            </m:ctrlPr>
          </m:dPr>
          <m:e>
            <m:r>
              <w:rPr>
                <w:rFonts w:ascii="Cambria Math" w:hAnsi="Cambria Math"/>
              </w:rPr>
              <m:t>t</m:t>
            </m:r>
          </m:e>
        </m:d>
      </m:oMath>
      <w:r w:rsidR="0086469D">
        <w:t xml:space="preserve"> </w:t>
      </w:r>
      <w:r w:rsidR="00F8517D">
        <w:t>still</w:t>
      </w:r>
      <w:r w:rsidR="0086469D">
        <w:t xml:space="preserve"> </w:t>
      </w:r>
      <w:r>
        <w:t>contain</w:t>
      </w:r>
      <w:r w:rsidR="0086469D">
        <w:t xml:space="preserve"> the </w:t>
      </w:r>
      <w:r w:rsidR="00F8517D">
        <w:t>energy from other coherency signals</w:t>
      </w:r>
      <w:r w:rsidR="0057128C">
        <w:t xml:space="preserve"> like low frequency body wave or higher modes</w:t>
      </w:r>
      <w:r w:rsidR="00F8517D">
        <w:t xml:space="preserve">. </w:t>
      </w:r>
      <w:r w:rsidR="0057128C">
        <w:t>In order to decrease the interference</w:t>
      </w:r>
      <w:r w:rsidR="00A0233D">
        <w:t xml:space="preserve"> of these signals, we applied a much narrower </w:t>
      </w:r>
      <w:proofErr w:type="spellStart"/>
      <w:r w:rsidR="00A0233D">
        <w:t>hanning</w:t>
      </w:r>
      <w:proofErr w:type="spellEnd"/>
      <w:r w:rsidR="00A0233D">
        <w:t xml:space="preserve"> window </w:t>
      </w:r>
      <m:oMath>
        <m:sSub>
          <m:sSubPr>
            <m:ctrlPr>
              <w:rPr>
                <w:rFonts w:ascii="Cambria Math" w:hAnsi="Cambria Math"/>
                <w:i/>
              </w:rPr>
            </m:ctrlPr>
          </m:sSubPr>
          <m:e>
            <m:r>
              <w:rPr>
                <w:rFonts w:ascii="Cambria Math" w:hAnsi="Cambria Math"/>
              </w:rPr>
              <m:t>W</m:t>
            </m:r>
          </m:e>
          <m:sub>
            <m:r>
              <w:rPr>
                <w:rFonts w:ascii="Cambria Math" w:hAnsi="Cambria Math"/>
              </w:rPr>
              <m:t>C</m:t>
            </m:r>
          </m:sub>
        </m:sSub>
        <m:d>
          <m:dPr>
            <m:ctrlPr>
              <w:rPr>
                <w:rFonts w:ascii="Cambria Math" w:hAnsi="Cambria Math"/>
                <w:i/>
              </w:rPr>
            </m:ctrlPr>
          </m:dPr>
          <m:e>
            <m:r>
              <w:rPr>
                <w:rFonts w:ascii="Cambria Math" w:hAnsi="Cambria Math"/>
              </w:rPr>
              <m:t>t</m:t>
            </m:r>
          </m:e>
        </m:d>
      </m:oMath>
      <w:r w:rsidR="00A0233D">
        <w:t xml:space="preserve"> around the peak of cross-correlation function. The peak of un-filtered cross-correlation relates to the group delay of central frequency (The frequency with largest amplitude), which is usually around </w:t>
      </w:r>
      <w:r w:rsidR="00AA2A92">
        <w:t>30mHz</w:t>
      </w:r>
      <w:r w:rsidR="00A0233D">
        <w:t xml:space="preserve"> </w:t>
      </w:r>
      <w:r w:rsidR="00B30673">
        <w:t>for</w:t>
      </w:r>
      <w:r w:rsidR="00A0233D">
        <w:t xml:space="preserve"> Rayleigh wave. The window function we applied here has the length of 200s</w:t>
      </w:r>
      <w:r w:rsidR="002B3F8F">
        <w:t>.</w:t>
      </w:r>
    </w:p>
    <w:p w14:paraId="52762230" w14:textId="1E5BA421" w:rsidR="00A0233D" w:rsidRDefault="00AA2A92" w:rsidP="00A0233D">
      <w:r>
        <w:t xml:space="preserve">Although </w:t>
      </w:r>
      <m:oMath>
        <m:sSub>
          <m:sSubPr>
            <m:ctrlPr>
              <w:rPr>
                <w:rFonts w:ascii="Cambria Math" w:hAnsi="Cambria Math"/>
                <w:i/>
              </w:rPr>
            </m:ctrlPr>
          </m:sSubPr>
          <m:e>
            <m:r>
              <w:rPr>
                <w:rFonts w:ascii="Cambria Math" w:hAnsi="Cambria Math"/>
              </w:rPr>
              <m:t>W</m:t>
            </m:r>
          </m:e>
          <m:sub>
            <m:r>
              <w:rPr>
                <w:rFonts w:ascii="Cambria Math" w:hAnsi="Cambria Math"/>
              </w:rPr>
              <m:t>C</m:t>
            </m:r>
          </m:sub>
        </m:sSub>
        <m:d>
          <m:dPr>
            <m:ctrlPr>
              <w:rPr>
                <w:rFonts w:ascii="Cambria Math" w:hAnsi="Cambria Math"/>
                <w:i/>
              </w:rPr>
            </m:ctrlPr>
          </m:dPr>
          <m:e>
            <m:r>
              <w:rPr>
                <w:rFonts w:ascii="Cambria Math" w:hAnsi="Cambria Math"/>
              </w:rPr>
              <m:t>t</m:t>
            </m:r>
          </m:e>
        </m:d>
      </m:oMath>
      <w:r>
        <w:t xml:space="preserve"> is</w:t>
      </w:r>
      <w:r w:rsidR="00A0233D">
        <w:t xml:space="preserve"> long enough to include the </w:t>
      </w:r>
      <w:r w:rsidR="002B3F8F">
        <w:t>arrivals</w:t>
      </w:r>
      <w:r w:rsidR="00A0233D">
        <w:t xml:space="preserve"> of</w:t>
      </w:r>
      <w:r>
        <w:t xml:space="preserve"> all other periods of interest, bias can be generated</w:t>
      </w:r>
      <w:r w:rsidR="008827D9">
        <w:t xml:space="preserve"> for other frequencies since</w:t>
      </w:r>
      <w:r>
        <w:t xml:space="preserve"> the center of </w:t>
      </w:r>
      <m:oMath>
        <m:sSub>
          <m:sSubPr>
            <m:ctrlPr>
              <w:rPr>
                <w:rFonts w:ascii="Cambria Math" w:hAnsi="Cambria Math"/>
                <w:i/>
              </w:rPr>
            </m:ctrlPr>
          </m:sSubPr>
          <m:e>
            <m:r>
              <w:rPr>
                <w:rFonts w:ascii="Cambria Math" w:hAnsi="Cambria Math"/>
              </w:rPr>
              <m:t>W</m:t>
            </m:r>
          </m:e>
          <m:sub>
            <m:r>
              <w:rPr>
                <w:rFonts w:ascii="Cambria Math" w:hAnsi="Cambria Math"/>
              </w:rPr>
              <m:t>C</m:t>
            </m:r>
          </m:sub>
        </m:sSub>
        <m:d>
          <m:dPr>
            <m:ctrlPr>
              <w:rPr>
                <w:rFonts w:ascii="Cambria Math" w:hAnsi="Cambria Math"/>
                <w:i/>
              </w:rPr>
            </m:ctrlPr>
          </m:dPr>
          <m:e>
            <m:r>
              <w:rPr>
                <w:rFonts w:ascii="Cambria Math" w:hAnsi="Cambria Math"/>
              </w:rPr>
              <m:t>t</m:t>
            </m:r>
          </m:e>
        </m:d>
      </m:oMath>
      <w:r>
        <w:t xml:space="preserve"> is not located at the group delay</w:t>
      </w:r>
      <w:r w:rsidR="008827D9">
        <w:t xml:space="preserve"> of these frequencies. Gee and Jordan </w:t>
      </w:r>
      <w:r w:rsidR="008827D9">
        <w:fldChar w:fldCharType="begin"/>
      </w:r>
      <w:r w:rsidR="008827D9">
        <w:instrText xml:space="preserve"> ADDIN EN.CITE &lt;EndNote&gt;&lt;Cite ExcludeAuth="1"&gt;&lt;Author&gt;Gee&lt;/Author&gt;&lt;Year&gt;1992&lt;/Year&gt;&lt;RecNum&gt;83&lt;/RecNum&gt;&lt;DisplayText&gt;[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sidR="008827D9">
        <w:fldChar w:fldCharType="separate"/>
      </w:r>
      <w:r w:rsidR="008827D9">
        <w:rPr>
          <w:noProof/>
        </w:rPr>
        <w:t>[</w:t>
      </w:r>
      <w:hyperlink w:anchor="_ENREF_7" w:tooltip="Gee, 1992 #83" w:history="1">
        <w:r w:rsidR="00FD2C97">
          <w:rPr>
            <w:noProof/>
          </w:rPr>
          <w:t>1992</w:t>
        </w:r>
      </w:hyperlink>
      <w:r w:rsidR="008827D9">
        <w:rPr>
          <w:noProof/>
        </w:rPr>
        <w:t>]</w:t>
      </w:r>
      <w:r w:rsidR="008827D9">
        <w:fldChar w:fldCharType="end"/>
      </w:r>
      <w:r w:rsidR="008827D9">
        <w:t xml:space="preserve"> pointed out tha</w:t>
      </w:r>
      <w:r w:rsidR="00813553">
        <w:t xml:space="preserve">t this bias  can be </w:t>
      </w:r>
      <w:r w:rsidR="00FE1338">
        <w:t>approximated</w:t>
      </w:r>
      <w:r w:rsidR="00813553">
        <w:t xml:space="preserve"> as</w:t>
      </w:r>
    </w:p>
    <w:p w14:paraId="68F9BD7B" w14:textId="153129FF" w:rsidR="00813553" w:rsidRDefault="00306C42" w:rsidP="00A0233D">
      <m:oMathPar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err</m:t>
              </m:r>
            </m:sub>
          </m:sSub>
          <m:r>
            <w:rPr>
              <w:rFonts w:ascii="Cambria Math" w:hAnsi="Cambria Math"/>
            </w:rPr>
            <m:t>=</m:t>
          </m:r>
          <m:d>
            <m:dPr>
              <m:ctrlPr>
                <w:rPr>
                  <w:rFonts w:ascii="Cambria Math" w:hAnsi="Cambria Math"/>
                  <w:i/>
                </w:rPr>
              </m:ctrlPr>
            </m:dPr>
            <m:e>
              <m:r>
                <w:rPr>
                  <w:rFonts w:ascii="Cambria Math" w:hAnsi="Cambria Math"/>
                </w:rPr>
                <m:t>1-ξ</m:t>
              </m:r>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c</m:t>
                      </m:r>
                    </m:sub>
                  </m:sSub>
                </m:num>
                <m:den>
                  <m:sSub>
                    <m:sSubPr>
                      <m:ctrlPr>
                        <w:rPr>
                          <w:rFonts w:ascii="Cambria Math" w:hAnsi="Cambria Math"/>
                          <w:i/>
                        </w:rPr>
                      </m:ctrlPr>
                    </m:sSubPr>
                    <m:e>
                      <m:r>
                        <w:rPr>
                          <w:rFonts w:ascii="Cambria Math" w:hAnsi="Cambria Math"/>
                        </w:rPr>
                        <m:t>ω</m:t>
                      </m:r>
                    </m:e>
                    <m:sub>
                      <m:r>
                        <w:rPr>
                          <w:rFonts w:ascii="Cambria Math" w:hAnsi="Cambria Math"/>
                        </w:rPr>
                        <m:t>f</m:t>
                      </m:r>
                    </m:sub>
                  </m:sSub>
                </m:den>
              </m:f>
            </m:e>
          </m:d>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δ</m:t>
              </m:r>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f</m:t>
                  </m:r>
                </m:sub>
              </m:sSub>
              <m:r>
                <w:rPr>
                  <w:rFonts w:ascii="Cambria Math" w:hAnsi="Cambria Math"/>
                </w:rPr>
                <m:t>)</m:t>
              </m:r>
            </m:e>
          </m:d>
        </m:oMath>
      </m:oMathPara>
    </w:p>
    <w:p w14:paraId="500220D3" w14:textId="5B8A449E" w:rsidR="00F8517D" w:rsidRDefault="00306C42" w:rsidP="009541D3">
      <w:proofErr w:type="gramStart"/>
      <w:r>
        <w:t>where</w:t>
      </w:r>
      <w:proofErr w:type="gramEnd"/>
      <w:r>
        <w:t xml:space="preserve"> </w:t>
      </w:r>
      <m:oMath>
        <m:r>
          <w:rPr>
            <w:rFonts w:ascii="Cambria Math" w:hAnsi="Cambria Math"/>
          </w:rPr>
          <m:t>ξ</m:t>
        </m:r>
      </m:oMath>
      <w:r>
        <w:t xml:space="preserve"> is </w:t>
      </w:r>
      <w:r w:rsidR="00FE1338">
        <w:t>the time location parameter usu</w:t>
      </w:r>
      <w:r>
        <w:t xml:space="preserve">ally close </w:t>
      </w:r>
      <w:r w:rsidR="00FE1338">
        <w:t xml:space="preserve">to 1, </w:t>
      </w:r>
      <m:oMath>
        <m:sSub>
          <m:sSubPr>
            <m:ctrlPr>
              <w:rPr>
                <w:rFonts w:ascii="Cambria Math" w:hAnsi="Cambria Math"/>
                <w:i/>
              </w:rPr>
            </m:ctrlPr>
          </m:sSubPr>
          <m:e>
            <m:r>
              <w:rPr>
                <w:rFonts w:ascii="Cambria Math" w:hAnsi="Cambria Math"/>
              </w:rPr>
              <m:t>ω</m:t>
            </m:r>
          </m:e>
          <m:sub>
            <m:r>
              <w:rPr>
                <w:rFonts w:ascii="Cambria Math" w:hAnsi="Cambria Math"/>
              </w:rPr>
              <m:t>f</m:t>
            </m:r>
          </m:sub>
        </m:sSub>
      </m:oMath>
      <w:r w:rsidR="00FE1338">
        <w:t xml:space="preserve"> is the frequency we are measuring, </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00FE1338">
        <w:t xml:space="preserve"> is the center frequency,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FE1338">
        <w:t xml:space="preserve"> is center of the window function </w:t>
      </w:r>
      <m:oMath>
        <m:sSub>
          <m:sSubPr>
            <m:ctrlPr>
              <w:rPr>
                <w:rFonts w:ascii="Cambria Math" w:hAnsi="Cambria Math"/>
                <w:i/>
              </w:rPr>
            </m:ctrlPr>
          </m:sSubPr>
          <m:e>
            <m:r>
              <w:rPr>
                <w:rFonts w:ascii="Cambria Math" w:hAnsi="Cambria Math"/>
              </w:rPr>
              <m:t>W</m:t>
            </m:r>
          </m:e>
          <m:sub>
            <m:r>
              <w:rPr>
                <w:rFonts w:ascii="Cambria Math" w:hAnsi="Cambria Math"/>
              </w:rPr>
              <m:t>C</m:t>
            </m:r>
          </m:sub>
        </m:sSub>
        <m:d>
          <m:dPr>
            <m:ctrlPr>
              <w:rPr>
                <w:rFonts w:ascii="Cambria Math" w:hAnsi="Cambria Math"/>
                <w:i/>
              </w:rPr>
            </m:ctrlPr>
          </m:dPr>
          <m:e>
            <m:r>
              <w:rPr>
                <w:rFonts w:ascii="Cambria Math" w:hAnsi="Cambria Math"/>
              </w:rPr>
              <m:t>t</m:t>
            </m:r>
          </m:e>
        </m:d>
      </m:oMath>
      <w:r w:rsidR="00FE1338">
        <w:t xml:space="preserve">, and </w:t>
      </w:r>
      <m:oMath>
        <m:r>
          <w:rPr>
            <w:rFonts w:ascii="Cambria Math" w:hAnsi="Cambria Math"/>
          </w:rPr>
          <m:t>δ</m:t>
        </m:r>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f</m:t>
            </m:r>
          </m:sub>
        </m:sSub>
        <m:r>
          <w:rPr>
            <w:rFonts w:ascii="Cambria Math" w:hAnsi="Cambria Math"/>
          </w:rPr>
          <m:t>)</m:t>
        </m:r>
      </m:oMath>
      <w:r w:rsidR="00FE1338">
        <w:t xml:space="preserve"> is the group delay </w:t>
      </w:r>
      <w:r w:rsidR="00E970A2">
        <w:t xml:space="preserve">of frequency </w:t>
      </w:r>
      <m:oMath>
        <m:sSub>
          <m:sSubPr>
            <m:ctrlPr>
              <w:rPr>
                <w:rFonts w:ascii="Cambria Math" w:hAnsi="Cambria Math"/>
                <w:i/>
              </w:rPr>
            </m:ctrlPr>
          </m:sSubPr>
          <m:e>
            <m:r>
              <w:rPr>
                <w:rFonts w:ascii="Cambria Math" w:hAnsi="Cambria Math"/>
              </w:rPr>
              <m:t>ω</m:t>
            </m:r>
          </m:e>
          <m:sub>
            <m:r>
              <w:rPr>
                <w:rFonts w:ascii="Cambria Math" w:hAnsi="Cambria Math"/>
              </w:rPr>
              <m:t>f</m:t>
            </m:r>
          </m:sub>
        </m:sSub>
      </m:oMath>
      <w:r w:rsidR="00E970A2">
        <w:t xml:space="preserve">. </w:t>
      </w:r>
      <w:r w:rsidR="007D2838">
        <w:t>From this equation we can tell that t</w:t>
      </w:r>
      <w:r w:rsidR="00E970A2">
        <w:t>his bias only</w:t>
      </w:r>
      <w:r w:rsidR="007D2838">
        <w:t xml:space="preserve"> be significant for those frequencies that are much lower than the center frequency.</w:t>
      </w:r>
    </w:p>
    <w:p w14:paraId="671B0B1C" w14:textId="1E4AB520" w:rsidR="00D468EC" w:rsidRDefault="00865AA3" w:rsidP="00E729DD">
      <w:pPr>
        <w:jc w:val="both"/>
      </w:pPr>
      <w:r>
        <w:t>Instead</w:t>
      </w:r>
      <w:r w:rsidR="00726D46">
        <w:t xml:space="preserve"> of evaluating this window bias by the equation, we </w:t>
      </w:r>
      <w:r>
        <w:t>applied</w:t>
      </w:r>
      <w:r w:rsidR="00D30783">
        <w:t xml:space="preserve"> an iterative </w:t>
      </w:r>
      <w:r>
        <w:t>method.</w:t>
      </w:r>
      <w:r w:rsidR="00D30783">
        <w:t xml:space="preserve"> </w:t>
      </w:r>
      <w:r w:rsidRPr="00865AA3">
        <w:t>For frequencies that we think this bias is important, we measure the group delay and re</w:t>
      </w:r>
      <w:r w:rsidR="00755736">
        <w:t>-</w:t>
      </w:r>
      <w:r w:rsidRPr="00865AA3">
        <w:t>center the window function for each of these frequencies.</w:t>
      </w:r>
      <w:r w:rsidR="00755736">
        <w:t xml:space="preserve"> </w:t>
      </w:r>
      <w:r w:rsidRPr="00865AA3">
        <w:t>Then the difference between</w:t>
      </w:r>
      <w:r w:rsidR="00755736">
        <w:t xml:space="preserv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755736">
        <w:t xml:space="preserve"> and </w:t>
      </w:r>
      <m:oMath>
        <m:r>
          <w:rPr>
            <w:rFonts w:ascii="Cambria Math" w:hAnsi="Cambria Math"/>
          </w:rPr>
          <m:t>δ</m:t>
        </m:r>
        <m:sSub>
          <m:sSubPr>
            <m:ctrlPr>
              <w:rPr>
                <w:rFonts w:ascii="Cambria Math" w:hAnsi="Cambria Math"/>
                <w:i/>
              </w:rPr>
            </m:ctrlPr>
          </m:sSubPr>
          <m:e>
            <m:r>
              <w:rPr>
                <w:rFonts w:ascii="Cambria Math" w:hAnsi="Cambria Math"/>
              </w:rPr>
              <m:t>τ</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f</m:t>
            </m:r>
          </m:sub>
        </m:sSub>
        <m:r>
          <w:rPr>
            <w:rFonts w:ascii="Cambria Math" w:hAnsi="Cambria Math"/>
          </w:rPr>
          <m:t>)</m:t>
        </m:r>
      </m:oMath>
      <w:r w:rsidR="00755736">
        <w:t xml:space="preserve"> can be </w:t>
      </w:r>
      <w:r w:rsidR="00D961F9">
        <w:t xml:space="preserve">significantly </w:t>
      </w:r>
      <w:r w:rsidR="00755736">
        <w:t xml:space="preserve">reduced </w:t>
      </w:r>
      <w:r w:rsidR="00D961F9">
        <w:t xml:space="preserve">and </w:t>
      </w:r>
      <w:r w:rsidR="00E729DD">
        <w:t xml:space="preserve">so </w:t>
      </w:r>
      <w:r w:rsidR="00D961F9">
        <w:t>is</w:t>
      </w:r>
      <w:r w:rsidR="00E729DD">
        <w:t xml:space="preserve"> the bias.</w:t>
      </w:r>
    </w:p>
    <w:p w14:paraId="33135E73" w14:textId="7EB81E0D" w:rsidR="00D961F9" w:rsidRDefault="00D961F9" w:rsidP="00E01C9B">
      <w:pPr>
        <w:pStyle w:val="Heading3"/>
      </w:pPr>
      <w:r>
        <w:t>Narrow-band filter the cross-correlation function</w:t>
      </w:r>
    </w:p>
    <w:p w14:paraId="18DEC996" w14:textId="41164D4B" w:rsidR="003764B2" w:rsidRDefault="003764B2">
      <w:pPr>
        <w:rPr>
          <w:lang w:eastAsia="zh-CN"/>
        </w:rPr>
      </w:pPr>
      <w:r>
        <w:t>The next step is to convolving a set of narrow-band filters with the windowed cross-correlation, which can be presented as:</w:t>
      </w:r>
      <w:r w:rsidR="00C71BB3">
        <w:t xml:space="preserve">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ω</m:t>
            </m:r>
          </m:e>
          <m:sub>
            <m:r>
              <w:rPr>
                <w:rFonts w:ascii="Cambria Math" w:hAnsi="Cambria Math"/>
                <w:lang w:eastAsia="zh-CN"/>
              </w:rPr>
              <m:t>i</m:t>
            </m:r>
          </m:sub>
        </m:sSub>
        <w:proofErr w:type="gramStart"/>
        <m:r>
          <w:rPr>
            <w:rFonts w:ascii="Cambria Math" w:hAnsi="Cambria Math"/>
            <w:lang w:eastAsia="zh-CN"/>
          </w:rPr>
          <m:t>)*</m:t>
        </m:r>
        <w:proofErr w:type="gramEnd"/>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C</m:t>
            </m:r>
          </m:sub>
        </m:sSub>
        <m:r>
          <w:rPr>
            <w:rFonts w:ascii="Cambria Math" w:hAnsi="Cambria Math"/>
            <w:lang w:eastAsia="zh-CN"/>
          </w:rPr>
          <m:t>C(t)</m:t>
        </m:r>
      </m:oMath>
      <w:r w:rsidR="00C71BB3">
        <w:rPr>
          <w:lang w:eastAsia="zh-CN"/>
        </w:rPr>
        <w:t>.</w:t>
      </w:r>
      <w:r w:rsidR="000F0D75">
        <w:rPr>
          <w:lang w:eastAsia="zh-CN"/>
        </w:rPr>
        <w:t xml:space="preserve"> The narrow-band filter we applied in this study is the zero-phase Butterworth filter with the </w:t>
      </w:r>
      <w:r w:rsidR="00750427">
        <w:rPr>
          <w:lang w:eastAsia="zh-CN"/>
        </w:rPr>
        <w:t>corner frequencies 10% lower and higher than the center frequency.</w:t>
      </w:r>
    </w:p>
    <w:p w14:paraId="057BA0D4" w14:textId="07142DC7" w:rsidR="00511530" w:rsidRDefault="00511530" w:rsidP="00511530">
      <w:pPr>
        <w:pStyle w:val="Heading3"/>
        <w:rPr>
          <w:lang w:eastAsia="zh-CN"/>
        </w:rPr>
      </w:pPr>
      <w:r>
        <w:rPr>
          <w:lang w:eastAsia="zh-CN"/>
        </w:rPr>
        <w:lastRenderedPageBreak/>
        <w:t>Fitting with five-parameter wavelet</w:t>
      </w:r>
    </w:p>
    <w:p w14:paraId="26DCDD3E" w14:textId="3B691CD1" w:rsidR="00C71BB3" w:rsidRDefault="00C71BB3">
      <w:pPr>
        <w:rPr>
          <w:lang w:eastAsia="zh-CN"/>
        </w:rPr>
      </w:pPr>
      <w:r>
        <w:rPr>
          <w:lang w:eastAsia="zh-CN"/>
        </w:rPr>
        <w:t xml:space="preserve">As presented by Gee and Jordan </w:t>
      </w:r>
      <w:r>
        <w:rPr>
          <w:lang w:eastAsia="zh-CN"/>
        </w:rPr>
        <w:fldChar w:fldCharType="begin"/>
      </w:r>
      <w:r>
        <w:rPr>
          <w:lang w:eastAsia="zh-CN"/>
        </w:rPr>
        <w:instrText xml:space="preserve"> ADDIN EN.CITE &lt;EndNote&gt;&lt;Cite ExcludeAuth="1"&gt;&lt;Author&gt;Gee&lt;/Author&gt;&lt;Year&gt;1992&lt;/Year&gt;&lt;RecNum&gt;83&lt;/RecNum&gt;&lt;DisplayText&gt;[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Pr>
          <w:lang w:eastAsia="zh-CN"/>
        </w:rPr>
        <w:fldChar w:fldCharType="separate"/>
      </w:r>
      <w:r>
        <w:rPr>
          <w:noProof/>
          <w:lang w:eastAsia="zh-CN"/>
        </w:rPr>
        <w:t>[</w:t>
      </w:r>
      <w:hyperlink w:anchor="_ENREF_7" w:tooltip="Gee, 1992 #83" w:history="1">
        <w:r w:rsidR="00FD2C97">
          <w:rPr>
            <w:noProof/>
            <w:lang w:eastAsia="zh-CN"/>
          </w:rPr>
          <w:t>1992</w:t>
        </w:r>
      </w:hyperlink>
      <w:r>
        <w:rPr>
          <w:noProof/>
          <w:lang w:eastAsia="zh-CN"/>
        </w:rPr>
        <w:t>]</w:t>
      </w:r>
      <w:r>
        <w:rPr>
          <w:lang w:eastAsia="zh-CN"/>
        </w:rPr>
        <w:fldChar w:fldCharType="end"/>
      </w:r>
      <w:r w:rsidR="00B4343A">
        <w:rPr>
          <w:lang w:eastAsia="zh-CN"/>
        </w:rPr>
        <w:t>, the narrow-band filtered cross-correlation function can be well approximated by a five-parameter wavelet which is the product of Gaussian</w:t>
      </w:r>
      <w:r w:rsidR="007A6832">
        <w:rPr>
          <w:lang w:eastAsia="zh-CN"/>
        </w:rPr>
        <w:t xml:space="preserve"> envelope and a cosine function:</w:t>
      </w:r>
    </w:p>
    <w:p w14:paraId="62050468" w14:textId="5D07C2A0" w:rsidR="007A6832" w:rsidRDefault="003A47CD">
      <m:oMathPara>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C</m:t>
              </m:r>
            </m:sub>
          </m:sSub>
          <m:r>
            <w:rPr>
              <w:rFonts w:ascii="Cambria Math" w:hAnsi="Cambria Math"/>
              <w:lang w:eastAsia="zh-CN"/>
            </w:rPr>
            <m:t>C(t)≈AGa</m:t>
          </m:r>
          <m:d>
            <m:dPr>
              <m:begChr m:val="["/>
              <m:endChr m:val="]"/>
              <m:ctrlPr>
                <w:rPr>
                  <w:rFonts w:ascii="Cambria Math" w:hAnsi="Cambria Math"/>
                  <w:i/>
                  <w:lang w:eastAsia="zh-CN"/>
                </w:rPr>
              </m:ctrlPr>
            </m:dPr>
            <m:e>
              <m:r>
                <w:rPr>
                  <w:rFonts w:ascii="Cambria Math" w:hAnsi="Cambria Math"/>
                  <w:lang w:eastAsia="zh-CN"/>
                </w:rPr>
                <m:t>σ</m:t>
              </m:r>
              <m:d>
                <m:dPr>
                  <m:ctrlPr>
                    <w:rPr>
                      <w:rFonts w:ascii="Cambria Math" w:hAnsi="Cambria Math"/>
                      <w:i/>
                      <w:lang w:eastAsia="zh-CN"/>
                    </w:rPr>
                  </m:ctrlPr>
                </m:dPr>
                <m:e>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g</m:t>
                      </m:r>
                    </m:sub>
                  </m:sSub>
                </m:e>
              </m:d>
            </m:e>
          </m:d>
          <m:func>
            <m:funcPr>
              <m:ctrlPr>
                <w:rPr>
                  <w:rFonts w:ascii="Cambria Math" w:hAnsi="Cambria Math"/>
                  <w:i/>
                  <w:lang w:eastAsia="zh-CN"/>
                </w:rPr>
              </m:ctrlPr>
            </m:funcPr>
            <m:fName>
              <m:r>
                <m:rPr>
                  <m:sty m:val="p"/>
                </m:rPr>
                <w:rPr>
                  <w:rFonts w:ascii="Cambria Math" w:hAnsi="Cambria Math"/>
                  <w:lang w:eastAsia="zh-CN"/>
                </w:rPr>
                <m:t>cos</m:t>
              </m:r>
            </m:fName>
            <m:e>
              <m:d>
                <m:dPr>
                  <m:begChr m:val="["/>
                  <m:endChr m:val="]"/>
                  <m:ctrlPr>
                    <w:rPr>
                      <w:rFonts w:ascii="Cambria Math" w:hAnsi="Cambria Math"/>
                      <w:i/>
                      <w:lang w:eastAsia="zh-CN"/>
                    </w:rPr>
                  </m:ctrlPr>
                </m:dPr>
                <m:e>
                  <m:r>
                    <w:rPr>
                      <w:rFonts w:ascii="Cambria Math" w:hAnsi="Cambria Math"/>
                      <w:lang w:eastAsia="zh-CN"/>
                    </w:rPr>
                    <m:t>ω</m:t>
                  </m:r>
                  <m:d>
                    <m:dPr>
                      <m:ctrlPr>
                        <w:rPr>
                          <w:rFonts w:ascii="Cambria Math" w:hAnsi="Cambria Math"/>
                          <w:i/>
                          <w:lang w:eastAsia="zh-CN"/>
                        </w:rPr>
                      </m:ctrlPr>
                    </m:dPr>
                    <m:e>
                      <m:r>
                        <w:rPr>
                          <w:rFonts w:ascii="Cambria Math" w:hAnsi="Cambria Math"/>
                          <w:lang w:eastAsia="zh-CN"/>
                        </w:rPr>
                        <m:t>t-</m:t>
                      </m:r>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m:t>
                          </m:r>
                        </m:sub>
                      </m:sSub>
                    </m:e>
                  </m:d>
                </m:e>
              </m:d>
            </m:e>
          </m:func>
        </m:oMath>
      </m:oMathPara>
    </w:p>
    <w:p w14:paraId="4CE76175" w14:textId="2573504C" w:rsidR="00C71BB3" w:rsidRDefault="002E5D9A">
      <w:pPr>
        <w:rPr>
          <w:lang w:eastAsia="zh-CN"/>
        </w:rPr>
      </w:pPr>
      <w:proofErr w:type="gramStart"/>
      <w:r>
        <w:t>where</w:t>
      </w:r>
      <w:proofErr w:type="gramEnd"/>
      <w:r w:rsidR="003619F4">
        <w:t xml:space="preserve"> two important parameters are</w:t>
      </w:r>
      <w:r>
        <w:t xml:space="preserve">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g</m:t>
            </m:r>
          </m:sub>
        </m:sSub>
      </m:oMath>
      <w:r>
        <w:rPr>
          <w:lang w:eastAsia="zh-CN"/>
        </w:rPr>
        <w:t xml:space="preserve"> the group delay and </w:t>
      </w:r>
      <m:oMath>
        <m:sSub>
          <m:sSubPr>
            <m:ctrlPr>
              <w:rPr>
                <w:rFonts w:ascii="Cambria Math" w:hAnsi="Cambria Math"/>
                <w:i/>
                <w:lang w:eastAsia="zh-CN"/>
              </w:rPr>
            </m:ctrlPr>
          </m:sSubPr>
          <m:e>
            <m:r>
              <w:rPr>
                <w:rFonts w:ascii="Cambria Math" w:hAnsi="Cambria Math"/>
                <w:lang w:eastAsia="zh-CN"/>
              </w:rPr>
              <m:t>t</m:t>
            </m:r>
          </m:e>
          <m:sub>
            <m:r>
              <w:rPr>
                <w:rFonts w:ascii="Cambria Math" w:hAnsi="Cambria Math"/>
                <w:lang w:eastAsia="zh-CN"/>
              </w:rPr>
              <m:t>p</m:t>
            </m:r>
          </m:sub>
        </m:sSub>
      </m:oMath>
      <w:r>
        <w:rPr>
          <w:lang w:eastAsia="zh-CN"/>
        </w:rPr>
        <w:t xml:space="preserve"> the phase d</w:t>
      </w:r>
      <w:r w:rsidR="00D652FC">
        <w:rPr>
          <w:lang w:eastAsia="zh-CN"/>
        </w:rPr>
        <w:t xml:space="preserve">elay between these two stations, while </w:t>
      </w:r>
      <w:proofErr w:type="spellStart"/>
      <w:r w:rsidR="00D1689A">
        <w:rPr>
          <w:lang w:eastAsia="zh-CN"/>
        </w:rPr>
        <w:t>Ga</w:t>
      </w:r>
      <w:proofErr w:type="spellEnd"/>
      <w:r w:rsidR="00D1689A">
        <w:rPr>
          <w:lang w:eastAsia="zh-CN"/>
        </w:rPr>
        <w:t xml:space="preserve"> is the Gaussian function, </w:t>
      </w:r>
      <w:r w:rsidR="00D652FC">
        <w:rPr>
          <w:lang w:eastAsia="zh-CN"/>
        </w:rPr>
        <w:t xml:space="preserve">A is a positive scale factor, </w:t>
      </w:r>
      <w:r>
        <w:rPr>
          <w:lang w:eastAsia="zh-CN"/>
        </w:rPr>
        <w:t xml:space="preserve"> </w:t>
      </w:r>
      <m:oMath>
        <m:r>
          <w:rPr>
            <w:rFonts w:ascii="Cambria Math" w:hAnsi="Cambria Math"/>
            <w:lang w:eastAsia="zh-CN"/>
          </w:rPr>
          <m:t>σ</m:t>
        </m:r>
      </m:oMath>
      <w:r w:rsidR="00D652FC">
        <w:rPr>
          <w:lang w:eastAsia="zh-CN"/>
        </w:rPr>
        <w:t xml:space="preserve"> is half-bandwidth and </w:t>
      </w:r>
      <m:oMath>
        <m:r>
          <w:rPr>
            <w:rFonts w:ascii="Cambria Math" w:hAnsi="Cambria Math"/>
            <w:lang w:eastAsia="zh-CN"/>
          </w:rPr>
          <m:t>ω</m:t>
        </m:r>
      </m:oMath>
      <w:r w:rsidR="00754C04">
        <w:rPr>
          <w:lang w:eastAsia="zh-CN"/>
        </w:rPr>
        <w:t xml:space="preserve"> is the center frequency of the narrow-band waveform.</w:t>
      </w:r>
    </w:p>
    <w:p w14:paraId="2B560E99" w14:textId="31D578BB" w:rsidR="005D3A4F" w:rsidRDefault="00681B75" w:rsidP="005D3A4F">
      <w:pPr>
        <w:pStyle w:val="Heading3"/>
        <w:rPr>
          <w:lang w:eastAsia="zh-CN"/>
        </w:rPr>
      </w:pPr>
      <w:r>
        <w:rPr>
          <w:lang w:eastAsia="zh-CN"/>
        </w:rPr>
        <w:t>Amplitude measurement</w:t>
      </w:r>
      <w:r w:rsidR="001B6A53">
        <w:rPr>
          <w:lang w:eastAsia="zh-CN"/>
        </w:rPr>
        <w:t xml:space="preserve">  </w:t>
      </w:r>
    </w:p>
    <w:p w14:paraId="4B569B66" w14:textId="54C53554" w:rsidR="00872682" w:rsidRDefault="00DF6559">
      <w:pPr>
        <w:rPr>
          <w:lang w:eastAsia="zh-CN"/>
        </w:rPr>
      </w:pPr>
      <w:r>
        <w:t>In this study, a</w:t>
      </w:r>
      <w:r w:rsidR="007A60C2">
        <w:t xml:space="preserve">mplitude measurement </w:t>
      </w:r>
      <w:r>
        <w:t>is</w:t>
      </w:r>
      <w:r w:rsidR="007A60C2">
        <w:t xml:space="preserve"> performed on </w:t>
      </w:r>
      <w:r>
        <w:t>single station waveform. We</w:t>
      </w:r>
      <w:r w:rsidR="00872682">
        <w:t xml:space="preserve"> applied same five-parameter wavelet fitting to the windowed and narrow-band filtered the auto-correlat</w:t>
      </w:r>
      <w:r>
        <w:t>ion</w:t>
      </w:r>
      <w:r w:rsidR="00B14568">
        <w:t xml:space="preserve"> like</w:t>
      </w:r>
      <w:r>
        <w:t xml:space="preserve"> function</w:t>
      </w:r>
      <w:r w:rsidR="00B14568">
        <w:t xml:space="preserve"> </w:t>
      </w:r>
      <m:oMath>
        <m:acc>
          <m:accPr>
            <m:chr m:val="̃"/>
            <m:ctrlPr>
              <w:rPr>
                <w:rFonts w:ascii="Cambria Math" w:hAnsi="Cambria Math"/>
                <w:i/>
              </w:rPr>
            </m:ctrlPr>
          </m:accPr>
          <m:e>
            <m:r>
              <w:rPr>
                <w:rFonts w:ascii="Cambria Math" w:hAnsi="Cambria Math"/>
              </w:rPr>
              <m:t>C</m:t>
            </m:r>
          </m:e>
        </m:acc>
        <m:d>
          <m:dPr>
            <m:ctrlPr>
              <w:rPr>
                <w:rFonts w:ascii="Cambria Math" w:hAnsi="Cambria Math"/>
                <w:i/>
              </w:rPr>
            </m:ctrlPr>
          </m:dPr>
          <m:e>
            <m:r>
              <w:rPr>
                <w:rFonts w:ascii="Cambria Math" w:hAnsi="Cambria Math"/>
              </w:rPr>
              <m:t>t</m:t>
            </m:r>
          </m:e>
        </m:d>
      </m:oMath>
      <w:r w:rsidR="00B14568">
        <w:t>, which is defined as the cross-correlation between the</w:t>
      </w:r>
      <w:r w:rsidR="00670120">
        <w:t xml:space="preserve"> isolation filter and the original waveform to generate the isolation filter.</w:t>
      </w:r>
      <w:r w:rsidR="00B14568">
        <w:t xml:space="preserve"> </w:t>
      </w:r>
      <w:r w:rsidR="000A17F5">
        <w:t>T</w:t>
      </w:r>
      <w:r w:rsidR="00872682">
        <w:t xml:space="preserve">he scale factor </w:t>
      </w:r>
      <m:oMath>
        <m:r>
          <w:rPr>
            <w:rFonts w:ascii="Cambria Math" w:hAnsi="Cambria Math"/>
            <w:lang w:eastAsia="zh-CN"/>
          </w:rPr>
          <m:t xml:space="preserve">A </m:t>
        </m:r>
        <m:r>
          <m:rPr>
            <m:sty m:val="p"/>
          </m:rPr>
          <w:rPr>
            <w:rFonts w:ascii="Cambria Math" w:hAnsi="Cambria Math"/>
            <w:lang w:eastAsia="zh-CN"/>
          </w:rPr>
          <m:t>of the wavelet is a good approximation of the</m:t>
        </m:r>
      </m:oMath>
      <w:r w:rsidR="00872682">
        <w:rPr>
          <w:lang w:eastAsia="zh-CN"/>
        </w:rPr>
        <w:t xml:space="preserve"> power spectrum density function at center frequency of the narrow-band filter.</w:t>
      </w:r>
    </w:p>
    <w:p w14:paraId="05A0E136" w14:textId="688F0148" w:rsidR="001E7FA1" w:rsidRDefault="001E7FA1" w:rsidP="005A4F6A">
      <w:pPr>
        <w:pStyle w:val="Heading3"/>
      </w:pPr>
      <w:r>
        <w:t>Fitting the apparent phase velocity</w:t>
      </w:r>
    </w:p>
    <w:p w14:paraId="6B5F6374" w14:textId="7A70131E" w:rsidR="007354E4" w:rsidRDefault="007354E4">
      <w:pPr>
        <w:rPr>
          <w:lang w:eastAsia="zh-CN"/>
        </w:rPr>
      </w:pPr>
      <w:r>
        <w:rPr>
          <w:lang w:eastAsia="zh-CN"/>
        </w:rPr>
        <w:t>For each earthquake, apparent phase velocity</w:t>
      </w:r>
      <w:r w:rsidR="005C056F">
        <w:rPr>
          <w:lang w:eastAsia="zh-CN"/>
        </w:rPr>
        <w:t xml:space="preserve"> (sometime also called dynamic phase velocity)</w:t>
      </w:r>
      <w:r>
        <w:rPr>
          <w:lang w:eastAsia="zh-CN"/>
        </w:rPr>
        <w:t xml:space="preserve"> </w:t>
      </w:r>
      <m:oMath>
        <m:r>
          <w:rPr>
            <w:rFonts w:ascii="Cambria Math" w:hAnsi="Cambria Math"/>
            <w:lang w:eastAsia="zh-CN"/>
          </w:rPr>
          <m:t>c'(</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m:t>
        </m:r>
      </m:oMath>
      <w:r w:rsidR="00864330">
        <w:rPr>
          <w:lang w:eastAsia="zh-CN"/>
        </w:rPr>
        <w:t xml:space="preserve"> </w:t>
      </w:r>
      <w:r w:rsidR="00AB296F">
        <w:rPr>
          <w:lang w:eastAsia="zh-CN"/>
        </w:rPr>
        <w:t xml:space="preserve">is defined by </w:t>
      </w:r>
      <w:proofErr w:type="spellStart"/>
      <w:r w:rsidR="00AB296F">
        <w:rPr>
          <w:lang w:eastAsia="zh-CN"/>
        </w:rPr>
        <w:t>Eikonal</w:t>
      </w:r>
      <w:proofErr w:type="spellEnd"/>
      <w:r w:rsidR="00AB296F">
        <w:rPr>
          <w:lang w:eastAsia="zh-CN"/>
        </w:rPr>
        <w:t xml:space="preserve"> equation</w:t>
      </w:r>
      <w:r>
        <w:rPr>
          <w:lang w:eastAsia="zh-CN"/>
        </w:rPr>
        <w:t xml:space="preserve"> </w:t>
      </w:r>
    </w:p>
    <w:p w14:paraId="729058A2" w14:textId="064D45C0" w:rsidR="007354E4" w:rsidRDefault="003A47CD">
      <w:pPr>
        <w:rPr>
          <w:lang w:eastAsia="zh-CN"/>
        </w:rPr>
      </w:pPr>
      <m:oMathPara>
        <m:oMath>
          <m:f>
            <m:fPr>
              <m:ctrlPr>
                <w:rPr>
                  <w:rFonts w:ascii="Cambria Math" w:hAnsi="Cambria Math"/>
                  <w:i/>
                </w:rPr>
              </m:ctrlPr>
            </m:fPr>
            <m:num>
              <m:r>
                <w:rPr>
                  <w:rFonts w:ascii="Cambria Math" w:hAnsi="Cambria Math"/>
                </w:rPr>
                <m:t>1</m:t>
              </m:r>
            </m:num>
            <m:den>
              <m:r>
                <w:rPr>
                  <w:rFonts w:ascii="Cambria Math" w:hAnsi="Cambria Math"/>
                </w:rPr>
                <m:t>c'(</m:t>
              </m:r>
              <m:acc>
                <m:accPr>
                  <m:chr m:val="⃗"/>
                  <m:ctrlPr>
                    <w:rPr>
                      <w:rFonts w:ascii="Cambria Math" w:hAnsi="Cambria Math"/>
                      <w:i/>
                    </w:rPr>
                  </m:ctrlPr>
                </m:accPr>
                <m:e>
                  <m:r>
                    <w:rPr>
                      <w:rFonts w:ascii="Cambria Math" w:hAnsi="Cambria Math"/>
                    </w:rPr>
                    <m:t>r</m:t>
                  </m:r>
                </m:e>
              </m:acc>
              <m:r>
                <w:rPr>
                  <w:rFonts w:ascii="Cambria Math" w:hAnsi="Cambria Math"/>
                </w:rPr>
                <m:t>)</m:t>
              </m:r>
            </m:den>
          </m:f>
          <m:r>
            <w:rPr>
              <w:rFonts w:ascii="Cambria Math" w:hAnsi="Cambria Math"/>
            </w:rPr>
            <m:t>=</m:t>
          </m:r>
          <m:d>
            <m:dPr>
              <m:begChr m:val="|"/>
              <m:endChr m:val="|"/>
              <m:ctrlPr>
                <w:rPr>
                  <w:rFonts w:ascii="Cambria Math" w:hAnsi="Cambria Math"/>
                </w:rPr>
              </m:ctrlPr>
            </m:dPr>
            <m:e>
              <m:r>
                <m:rPr>
                  <m:sty m:val="p"/>
                </m:rPr>
                <w:rPr>
                  <w:rFonts w:ascii="Cambria Math" w:hAnsi="Cambria Math"/>
                </w:rPr>
                <m:t>∇τ</m:t>
              </m:r>
              <m:d>
                <m:dPr>
                  <m:ctrlPr>
                    <w:rPr>
                      <w:rFonts w:ascii="Cambria Math" w:hAnsi="Cambria Math"/>
                    </w:rPr>
                  </m:ctrlPr>
                </m:dPr>
                <m:e>
                  <m:acc>
                    <m:accPr>
                      <m:chr m:val="⃑"/>
                      <m:ctrlPr>
                        <w:rPr>
                          <w:rFonts w:ascii="Cambria Math" w:hAnsi="Cambria Math"/>
                        </w:rPr>
                      </m:ctrlPr>
                    </m:accPr>
                    <m:e>
                      <m:r>
                        <w:rPr>
                          <w:rFonts w:ascii="Cambria Math" w:hAnsi="Cambria Math"/>
                        </w:rPr>
                        <m:t>r</m:t>
                      </m:r>
                    </m:e>
                  </m:acc>
                </m:e>
              </m:d>
            </m:e>
          </m:d>
        </m:oMath>
      </m:oMathPara>
    </w:p>
    <w:p w14:paraId="5F2B2AE2" w14:textId="01AE5C2C" w:rsidR="00864330" w:rsidRDefault="009C5FA7">
      <w:pPr>
        <w:rPr>
          <w:lang w:eastAsia="zh-CN"/>
        </w:rPr>
      </w:pPr>
      <w:proofErr w:type="gramStart"/>
      <w:r>
        <w:rPr>
          <w:lang w:eastAsia="zh-CN"/>
        </w:rPr>
        <w:t>where</w:t>
      </w:r>
      <w:proofErr w:type="gramEnd"/>
      <w:r>
        <w:rPr>
          <w:lang w:eastAsia="zh-CN"/>
        </w:rPr>
        <w:t xml:space="preserve"> </w:t>
      </w:r>
      <m:oMath>
        <m:r>
          <m:rPr>
            <m:sty m:val="p"/>
          </m:rPr>
          <w:rPr>
            <w:rFonts w:ascii="Cambria Math" w:hAnsi="Cambria Math"/>
          </w:rPr>
          <m:t>τ</m:t>
        </m:r>
        <m:d>
          <m:dPr>
            <m:ctrlPr>
              <w:rPr>
                <w:rFonts w:ascii="Cambria Math" w:hAnsi="Cambria Math"/>
              </w:rPr>
            </m:ctrlPr>
          </m:dPr>
          <m:e>
            <m:acc>
              <m:accPr>
                <m:chr m:val="⃑"/>
                <m:ctrlPr>
                  <w:rPr>
                    <w:rFonts w:ascii="Cambria Math" w:hAnsi="Cambria Math"/>
                  </w:rPr>
                </m:ctrlPr>
              </m:accPr>
              <m:e>
                <m:r>
                  <w:rPr>
                    <w:rFonts w:ascii="Cambria Math" w:hAnsi="Cambria Math"/>
                  </w:rPr>
                  <m:t>r</m:t>
                </m:r>
              </m:e>
            </m:acc>
          </m:e>
        </m:d>
      </m:oMath>
      <w:r>
        <w:t xml:space="preserve"> is the phase travel time.</w:t>
      </w:r>
      <w:r>
        <w:rPr>
          <w:lang w:eastAsia="zh-CN"/>
        </w:rPr>
        <w:t xml:space="preserve"> </w:t>
      </w:r>
      <m:oMath>
        <m:r>
          <w:rPr>
            <w:rFonts w:ascii="Cambria Math" w:hAnsi="Cambria Math"/>
            <w:lang w:eastAsia="zh-CN"/>
          </w:rPr>
          <m:t>c'(</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m:t>
        </m:r>
      </m:oMath>
      <w:r>
        <w:rPr>
          <w:lang w:eastAsia="zh-CN"/>
        </w:rPr>
        <w:t xml:space="preserve"> </w:t>
      </w:r>
      <w:proofErr w:type="gramStart"/>
      <w:r w:rsidR="00864330">
        <w:rPr>
          <w:lang w:eastAsia="zh-CN"/>
        </w:rPr>
        <w:t>is</w:t>
      </w:r>
      <w:proofErr w:type="gramEnd"/>
      <w:r w:rsidR="003B7409">
        <w:rPr>
          <w:lang w:eastAsia="zh-CN"/>
        </w:rPr>
        <w:t xml:space="preserve"> the </w:t>
      </w:r>
      <w:r w:rsidR="00BF445C">
        <w:rPr>
          <w:lang w:eastAsia="zh-CN"/>
        </w:rPr>
        <w:t>reciprocal of</w:t>
      </w:r>
      <w:r w:rsidR="003B7409">
        <w:rPr>
          <w:lang w:eastAsia="zh-CN"/>
        </w:rPr>
        <w:t xml:space="preserve"> travel time surface</w:t>
      </w:r>
      <w:r w:rsidR="00BF445C">
        <w:rPr>
          <w:lang w:eastAsia="zh-CN"/>
        </w:rPr>
        <w:t xml:space="preserve"> gradient</w:t>
      </w:r>
      <w:r w:rsidR="003B7409">
        <w:rPr>
          <w:lang w:eastAsia="zh-CN"/>
        </w:rPr>
        <w:t>, which is</w:t>
      </w:r>
      <w:r w:rsidR="00864330">
        <w:rPr>
          <w:lang w:eastAsia="zh-CN"/>
        </w:rPr>
        <w:t xml:space="preserve"> close to the </w:t>
      </w:r>
      <w:r w:rsidR="003B7409">
        <w:rPr>
          <w:lang w:eastAsia="zh-CN"/>
        </w:rPr>
        <w:t xml:space="preserve">structure </w:t>
      </w:r>
      <w:r w:rsidR="00864330">
        <w:rPr>
          <w:lang w:eastAsia="zh-CN"/>
        </w:rPr>
        <w:t xml:space="preserve">phase velocity, but can be distorted </w:t>
      </w:r>
      <w:r w:rsidR="005058B2">
        <w:rPr>
          <w:lang w:eastAsia="zh-CN"/>
        </w:rPr>
        <w:t xml:space="preserve">by the propagation </w:t>
      </w:r>
      <w:r>
        <w:rPr>
          <w:lang w:eastAsia="zh-CN"/>
        </w:rPr>
        <w:t>pattern</w:t>
      </w:r>
      <w:r w:rsidR="005058B2">
        <w:rPr>
          <w:lang w:eastAsia="zh-CN"/>
        </w:rPr>
        <w:t xml:space="preserve"> like multi-</w:t>
      </w:r>
      <w:proofErr w:type="spellStart"/>
      <w:r w:rsidR="005058B2">
        <w:rPr>
          <w:lang w:eastAsia="zh-CN"/>
        </w:rPr>
        <w:t>pathing</w:t>
      </w:r>
      <w:proofErr w:type="spellEnd"/>
      <w:r w:rsidR="005058B2">
        <w:rPr>
          <w:lang w:eastAsia="zh-CN"/>
        </w:rPr>
        <w:t xml:space="preserve">, </w:t>
      </w:r>
      <w:r w:rsidR="00040814">
        <w:rPr>
          <w:lang w:eastAsia="zh-CN"/>
        </w:rPr>
        <w:t>back-</w:t>
      </w:r>
      <w:r w:rsidR="00E506B8">
        <w:rPr>
          <w:lang w:eastAsia="zh-CN"/>
        </w:rPr>
        <w:t>scattering and focusing of the wavefront</w:t>
      </w:r>
      <w:r w:rsidR="005058B2">
        <w:rPr>
          <w:lang w:eastAsia="zh-CN"/>
        </w:rPr>
        <w:t xml:space="preserve">. </w:t>
      </w:r>
    </w:p>
    <w:p w14:paraId="4F1178C2" w14:textId="5DC495D7" w:rsidR="00580F99" w:rsidRDefault="003E7C0C">
      <w:r>
        <w:t>In order to get</w:t>
      </w:r>
      <w:r w:rsidR="002F4C56">
        <w:t xml:space="preserve"> the gradient</w:t>
      </w:r>
      <w:r w:rsidR="00A5534E">
        <w:t xml:space="preserve"> </w:t>
      </w:r>
      <m:oMath>
        <m:r>
          <m:rPr>
            <m:sty m:val="p"/>
          </m:rPr>
          <w:rPr>
            <w:rFonts w:ascii="Cambria Math" w:hAnsi="Cambria Math"/>
          </w:rPr>
          <m:t>∇τ</m:t>
        </m:r>
        <m:d>
          <m:dPr>
            <m:ctrlPr>
              <w:rPr>
                <w:rFonts w:ascii="Cambria Math" w:hAnsi="Cambria Math"/>
              </w:rPr>
            </m:ctrlPr>
          </m:dPr>
          <m:e>
            <m:acc>
              <m:accPr>
                <m:chr m:val="⃑"/>
                <m:ctrlPr>
                  <w:rPr>
                    <w:rFonts w:ascii="Cambria Math" w:hAnsi="Cambria Math"/>
                  </w:rPr>
                </m:ctrlPr>
              </m:accPr>
              <m:e>
                <m:r>
                  <w:rPr>
                    <w:rFonts w:ascii="Cambria Math" w:hAnsi="Cambria Math"/>
                  </w:rPr>
                  <m:t>r</m:t>
                </m:r>
              </m:e>
            </m:acc>
          </m:e>
        </m:d>
      </m:oMath>
      <w:r w:rsidR="00A5534E">
        <w:t>, i</w:t>
      </w:r>
      <w:r w:rsidR="00BC423E">
        <w:t xml:space="preserve">nstead of fitting one smooth </w:t>
      </w:r>
      <w:r w:rsidR="00085A46">
        <w:t xml:space="preserve">travel time </w:t>
      </w:r>
      <w:r w:rsidR="00BC423E">
        <w:t xml:space="preserve">surface </w:t>
      </w:r>
      <w:r w:rsidR="00A5534E">
        <w:t>and then take the gradient</w:t>
      </w:r>
      <w:r w:rsidR="000A4A74">
        <w:t xml:space="preserve"> like described in the original </w:t>
      </w:r>
      <w:proofErr w:type="spellStart"/>
      <w:r w:rsidR="000A4A74">
        <w:t>Eikonal</w:t>
      </w:r>
      <w:proofErr w:type="spellEnd"/>
      <w:r w:rsidR="000A4A74">
        <w:t xml:space="preserve"> tomography paper </w:t>
      </w:r>
      <w:r w:rsidR="000A4A74">
        <w:fldChar w:fldCharType="begin"/>
      </w:r>
      <w:r w:rsidR="000A4A74">
        <w:instrText xml:space="preserve"> ADDIN EN.CITE &lt;EndNote&gt;&lt;Cite&gt;&lt;Author&gt;Lin&lt;/Author&gt;&lt;Year&gt;2009&lt;/Year&gt;&lt;RecNum&gt;89&lt;/RecNum&gt;&lt;DisplayText&gt;[&lt;style face="italic"&gt;Lin et al.&lt;/style&gt;, 2009]&lt;/DisplayText&gt;&lt;record&gt;&lt;rec-number&gt;89&lt;/rec-number&gt;&lt;foreign-keys&gt;&lt;key app="EN" db-id="d00xpwxeca22v4eatrppr2sb9steaef09t00"&gt;89&lt;/key&gt;&lt;/foreign-keys&gt;&lt;ref-type name="Journal Article"&gt;17&lt;/ref-type&gt;&lt;contributors&gt;&lt;authors&gt;&lt;author&gt;Lin, F.C.&lt;/author&gt;&lt;author&gt;Ritzwoller, M.H.&lt;/author&gt;&lt;author&gt;Snieder, R.&lt;/author&gt;&lt;/authors&gt;&lt;/contributors&gt;&lt;titles&gt;&lt;title&gt;Eikonal tomography: surface wave tomography by phase front tracking across a regional broad band seismic array&lt;/title&gt;&lt;secondary-title&gt;Geophysical Journal International&lt;/secondary-title&gt;&lt;/titles&gt;&lt;periodical&gt;&lt;full-title&gt;Geophysical Journal International&lt;/full-title&gt;&lt;/periodical&gt;&lt;pages&gt;1091-1110&lt;/pages&gt;&lt;volume&gt;177&lt;/volume&gt;&lt;number&gt;3&lt;/number&gt;&lt;dates&gt;&lt;year&gt;2009&lt;/year&gt;&lt;/dates&gt;&lt;isbn&gt;1365-246X&lt;/isbn&gt;&lt;urls&gt;&lt;/urls&gt;&lt;/record&gt;&lt;/Cite&gt;&lt;/EndNote&gt;</w:instrText>
      </w:r>
      <w:r w:rsidR="000A4A74">
        <w:fldChar w:fldCharType="separate"/>
      </w:r>
      <w:r w:rsidR="000A4A74">
        <w:rPr>
          <w:noProof/>
        </w:rPr>
        <w:t>[</w:t>
      </w:r>
      <w:hyperlink w:anchor="_ENREF_14" w:tooltip="Lin, 2009 #89" w:history="1">
        <w:r w:rsidR="00FD2C97" w:rsidRPr="000A4A74">
          <w:rPr>
            <w:i/>
            <w:noProof/>
          </w:rPr>
          <w:t>Lin et al.</w:t>
        </w:r>
        <w:r w:rsidR="00FD2C97">
          <w:rPr>
            <w:noProof/>
          </w:rPr>
          <w:t>, 2009</w:t>
        </w:r>
      </w:hyperlink>
      <w:r w:rsidR="000A4A74">
        <w:rPr>
          <w:noProof/>
        </w:rPr>
        <w:t>]</w:t>
      </w:r>
      <w:r w:rsidR="000A4A74">
        <w:fldChar w:fldCharType="end"/>
      </w:r>
      <w:r w:rsidR="00A5534E">
        <w:t xml:space="preserve">, we inverse the slowness vector directly by applying traditional but well developed tomography technique. The phase difference between two nearby station </w:t>
      </w: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A5534E">
        <w:t xml:space="preserve"> can be described as:</w:t>
      </w:r>
    </w:p>
    <w:p w14:paraId="537A896E" w14:textId="2D720564" w:rsidR="00A5534E" w:rsidRDefault="003A47CD">
      <m:oMathPara>
        <m:oMath>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nary>
            <m:naryPr>
              <m:limLoc m:val="undOvr"/>
              <m:subHide m:val="1"/>
              <m:supHide m:val="1"/>
              <m:ctrlPr>
                <w:rPr>
                  <w:rFonts w:ascii="Cambria Math" w:hAnsi="Cambria Math"/>
                  <w:i/>
                </w:rPr>
              </m:ctrlPr>
            </m:naryPr>
            <m:sub/>
            <m:sup/>
            <m:e>
              <m:acc>
                <m:accPr>
                  <m:chr m:val="⃑"/>
                  <m:ctrlPr>
                    <w:rPr>
                      <w:rFonts w:ascii="Cambria Math" w:hAnsi="Cambria Math"/>
                      <w:i/>
                    </w:rPr>
                  </m:ctrlPr>
                </m:accPr>
                <m:e>
                  <m:r>
                    <w:rPr>
                      <w:rFonts w:ascii="Cambria Math" w:hAnsi="Cambria Math"/>
                    </w:rPr>
                    <m:t>S</m:t>
                  </m:r>
                </m:e>
              </m:acc>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d</m:t>
              </m:r>
              <m:acc>
                <m:accPr>
                  <m:chr m:val="⃑"/>
                  <m:ctrlPr>
                    <w:rPr>
                      <w:rFonts w:ascii="Cambria Math" w:hAnsi="Cambria Math"/>
                      <w:i/>
                    </w:rPr>
                  </m:ctrlPr>
                </m:accPr>
                <m:e>
                  <m:r>
                    <w:rPr>
                      <w:rFonts w:ascii="Cambria Math" w:hAnsi="Cambria Math"/>
                    </w:rPr>
                    <m:t>r</m:t>
                  </m:r>
                </m:e>
              </m:acc>
            </m:e>
          </m:nary>
        </m:oMath>
      </m:oMathPara>
    </w:p>
    <w:p w14:paraId="5925E0B1" w14:textId="6AC0FF28" w:rsidR="00847DD8" w:rsidRDefault="00E90888">
      <w:proofErr w:type="gramStart"/>
      <w:r>
        <w:t>where</w:t>
      </w:r>
      <w:proofErr w:type="gramEnd"/>
      <w:r>
        <w:t xml:space="preserve"> </w:t>
      </w:r>
      <m:oMath>
        <m:acc>
          <m:accPr>
            <m:chr m:val="⃑"/>
            <m:ctrlPr>
              <w:rPr>
                <w:rFonts w:ascii="Cambria Math" w:hAnsi="Cambria Math"/>
                <w:i/>
              </w:rPr>
            </m:ctrlPr>
          </m:accPr>
          <m:e>
            <m:r>
              <w:rPr>
                <w:rFonts w:ascii="Cambria Math" w:hAnsi="Cambria Math"/>
              </w:rPr>
              <m:t>S</m:t>
            </m:r>
          </m:e>
        </m:acc>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r>
          <m:rPr>
            <m:sty m:val="p"/>
          </m:rPr>
          <w:rPr>
            <w:rFonts w:ascii="Cambria Math" w:hAnsi="Cambria Math"/>
          </w:rPr>
          <m:t>∇τ</m:t>
        </m:r>
        <m:d>
          <m:dPr>
            <m:ctrlPr>
              <w:rPr>
                <w:rFonts w:ascii="Cambria Math" w:hAnsi="Cambria Math"/>
              </w:rPr>
            </m:ctrlPr>
          </m:dPr>
          <m:e>
            <m:acc>
              <m:accPr>
                <m:chr m:val="⃑"/>
                <m:ctrlPr>
                  <w:rPr>
                    <w:rFonts w:ascii="Cambria Math" w:hAnsi="Cambria Math"/>
                  </w:rPr>
                </m:ctrlPr>
              </m:accPr>
              <m:e>
                <m:r>
                  <w:rPr>
                    <w:rFonts w:ascii="Cambria Math" w:hAnsi="Cambria Math"/>
                  </w:rPr>
                  <m:t>r</m:t>
                </m:r>
              </m:e>
            </m:acc>
          </m:e>
        </m:d>
      </m:oMath>
      <w:r>
        <w:t xml:space="preserve"> is the slowness vector and the intergrade path</w:t>
      </w:r>
      <w:r w:rsidR="00085A46">
        <w:t xml:space="preserve"> can be any path connecting these two stations. In this study, we adopted</w:t>
      </w:r>
      <w:r>
        <w:t xml:space="preserve"> the great circle path between these two stations. </w:t>
      </w:r>
      <w:r w:rsidR="00142181">
        <w:t xml:space="preserve">This equation leads the method back to the </w:t>
      </w:r>
      <w:r w:rsidR="00BD19DF">
        <w:t xml:space="preserve">classic tomography problem except for each grid, two parameters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BD19DF">
        <w:t xml:space="preserve"> and </w:t>
      </w:r>
      <m:oMath>
        <m:sSub>
          <m:sSubPr>
            <m:ctrlPr>
              <w:rPr>
                <w:rFonts w:ascii="Cambria Math" w:hAnsi="Cambria Math"/>
                <w:i/>
              </w:rPr>
            </m:ctrlPr>
          </m:sSubPr>
          <m:e>
            <m:r>
              <w:rPr>
                <w:rFonts w:ascii="Cambria Math" w:hAnsi="Cambria Math"/>
              </w:rPr>
              <m:t>S</m:t>
            </m:r>
          </m:e>
          <m:sub>
            <m:r>
              <w:rPr>
                <w:rFonts w:ascii="Cambria Math" w:hAnsi="Cambria Math"/>
              </w:rPr>
              <m:t>y</m:t>
            </m:r>
          </m:sub>
        </m:sSub>
      </m:oMath>
      <w:r w:rsidR="00BD19DF">
        <w:t xml:space="preserve"> are inversed and they can be either positive or negative depends on the dir</w:t>
      </w:r>
      <w:r w:rsidR="00035355">
        <w:t>ection that the wave propagates.</w:t>
      </w:r>
      <w:r w:rsidR="00EC5F83">
        <w:t xml:space="preserve"> </w:t>
      </w:r>
    </w:p>
    <w:p w14:paraId="36ABA4A9" w14:textId="63E37C0A" w:rsidR="00AB14DA" w:rsidRDefault="00AB14DA">
      <w:r>
        <w:lastRenderedPageBreak/>
        <w:t xml:space="preserve">To stabilize the inversion, we applied a smooth </w:t>
      </w:r>
      <w:r w:rsidR="00BC04A5">
        <w:t>kernel,</w:t>
      </w:r>
      <w:r>
        <w:t xml:space="preserve"> </w:t>
      </w:r>
      <w:r w:rsidR="001D36CD">
        <w:t>which minimize</w:t>
      </w:r>
      <w:r w:rsidR="00BC04A5">
        <w:t>s</w:t>
      </w:r>
      <w:r w:rsidR="001D36CD">
        <w:t xml:space="preserve"> the second gradient of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1D36CD">
        <w:t xml:space="preserve"> and </w:t>
      </w:r>
      <m:oMath>
        <m:sSub>
          <m:sSubPr>
            <m:ctrlPr>
              <w:rPr>
                <w:rFonts w:ascii="Cambria Math" w:hAnsi="Cambria Math"/>
                <w:i/>
              </w:rPr>
            </m:ctrlPr>
          </m:sSubPr>
          <m:e>
            <m:r>
              <w:rPr>
                <w:rFonts w:ascii="Cambria Math" w:hAnsi="Cambria Math"/>
              </w:rPr>
              <m:t>S</m:t>
            </m:r>
          </m:e>
          <m:sub>
            <m:r>
              <w:rPr>
                <w:rFonts w:ascii="Cambria Math" w:hAnsi="Cambria Math"/>
              </w:rPr>
              <m:t>y</m:t>
            </m:r>
          </m:sub>
        </m:sSub>
      </m:oMath>
      <w:r w:rsidR="001D36CD">
        <w:t xml:space="preserve">. </w:t>
      </w:r>
      <w:r w:rsidR="00102068">
        <w:t>The error function we try to minimize here can be presented as:</w:t>
      </w:r>
    </w:p>
    <w:p w14:paraId="72488A03" w14:textId="3456CF41" w:rsidR="00102068" w:rsidRPr="00EE3B50" w:rsidRDefault="00102068">
      <m:oMathPara>
        <m:oMath>
          <m:r>
            <w:rPr>
              <w:rFonts w:ascii="Cambria Math" w:hAnsi="Cambria Math"/>
            </w:rPr>
            <m:t>Err=</m:t>
          </m:r>
          <m:nary>
            <m:naryPr>
              <m:chr m:val="∑"/>
              <m:limLoc m:val="undOvr"/>
              <m:subHide m:val="1"/>
              <m:supHide m:val="1"/>
              <m:ctrlPr>
                <w:rPr>
                  <w:rFonts w:ascii="Cambria Math" w:hAnsi="Cambria Math"/>
                  <w:i/>
                </w:rPr>
              </m:ctrlPr>
            </m:naryPr>
            <m:sub/>
            <m:sup/>
            <m:e>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e>
          </m:nary>
          <m:r>
            <w:rPr>
              <w:rFonts w:ascii="Cambria Math" w:hAnsi="Cambria Math"/>
            </w:rPr>
            <m:t>+a</m:t>
          </m:r>
          <m:d>
            <m:dPr>
              <m:begChr m:val="["/>
              <m:endChr m:val="]"/>
              <m:ctrlPr>
                <w:rPr>
                  <w:rFonts w:ascii="Cambria Math" w:hAnsi="Cambria Math"/>
                  <w:i/>
                </w:rPr>
              </m:ctrlPr>
            </m:dPr>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hint="eastAsia"/>
                        </w:rPr>
                        <m:t>∇</m:t>
                      </m:r>
                      <m:ctrlPr>
                        <w:rPr>
                          <w:rFonts w:ascii="Cambria Math" w:hAnsi="Cambria Math" w:hint="eastAsia"/>
                          <w:i/>
                        </w:rPr>
                      </m:ctrlPr>
                    </m:e>
                    <m:sup>
                      <m:r>
                        <w:rPr>
                          <w:rFonts w:ascii="Cambria Math" w:hAnsi="Cambria Math"/>
                        </w:rPr>
                        <m:t>2</m:t>
                      </m:r>
                    </m:sup>
                  </m:sSup>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e>
              </m:nary>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hint="eastAsia"/>
                        </w:rPr>
                        <m:t>∇</m:t>
                      </m:r>
                      <m:ctrlPr>
                        <w:rPr>
                          <w:rFonts w:ascii="Cambria Math" w:hAnsi="Cambria Math" w:hint="eastAsia"/>
                          <w:i/>
                        </w:rPr>
                      </m:ctrlPr>
                    </m:e>
                    <m:sup>
                      <m:r>
                        <w:rPr>
                          <w:rFonts w:ascii="Cambria Math" w:hAnsi="Cambria Math"/>
                        </w:rPr>
                        <m:t>2</m:t>
                      </m:r>
                    </m:sup>
                  </m:sSup>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e>
              </m:nary>
            </m:e>
          </m:d>
        </m:oMath>
      </m:oMathPara>
    </w:p>
    <w:p w14:paraId="0159BC5F" w14:textId="455D4E13" w:rsidR="00EE3B50" w:rsidRDefault="00EE3B50">
      <w:proofErr w:type="gramStart"/>
      <w:r>
        <w:t>where</w:t>
      </w:r>
      <w:proofErr w:type="gramEnd"/>
      <w:r>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difference between observed and predicted phase delay betwee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934D1">
        <w:t xml:space="preserve"> station pair, and </w:t>
      </w:r>
      <m:oMath>
        <m:r>
          <w:rPr>
            <w:rFonts w:ascii="Cambria Math" w:hAnsi="Cambria Math"/>
          </w:rPr>
          <m:t>a</m:t>
        </m:r>
      </m:oMath>
      <w:r w:rsidR="000934D1">
        <w:t xml:space="preserve"> is the parameter contro</w:t>
      </w:r>
      <w:r w:rsidR="00804F39">
        <w:t>lling the smoothness.</w:t>
      </w:r>
    </w:p>
    <w:p w14:paraId="0C490505" w14:textId="77777777" w:rsidR="007E6027" w:rsidRDefault="007E6027" w:rsidP="007E6027">
      <w:pPr>
        <w:pStyle w:val="Heading3"/>
        <w:rPr>
          <w:lang w:eastAsia="zh-CN"/>
        </w:rPr>
      </w:pPr>
      <w:r>
        <w:rPr>
          <w:lang w:eastAsia="zh-CN"/>
        </w:rPr>
        <w:t>Amplitude Correction term</w:t>
      </w:r>
    </w:p>
    <w:p w14:paraId="68524DF5" w14:textId="4394E86D" w:rsidR="007E6027" w:rsidRDefault="007E6027" w:rsidP="007E6027">
      <w:pPr>
        <w:rPr>
          <w:lang w:eastAsia="zh-CN"/>
        </w:rPr>
      </w:pPr>
      <w:r>
        <w:rPr>
          <w:lang w:eastAsia="zh-CN"/>
        </w:rPr>
        <w:t xml:space="preserve">The bias between apparent phase velocity and structure phase velocity can be corrected by adding amplitude measurements into the inversion </w:t>
      </w:r>
      <w:r>
        <w:rPr>
          <w:lang w:eastAsia="zh-CN"/>
        </w:rPr>
        <w:fldChar w:fldCharType="begin"/>
      </w:r>
      <w:r>
        <w:rPr>
          <w:lang w:eastAsia="zh-CN"/>
        </w:rPr>
        <w:instrText xml:space="preserve"> ADDIN EN.CITE &lt;EndNote&gt;&lt;Cite&gt;&lt;Author&gt;Wielandt&lt;/Author&gt;&lt;Year&gt;1993&lt;/Year&gt;&lt;RecNum&gt;118&lt;/RecNum&gt;&lt;DisplayText&gt;[&lt;style face="italic"&gt;Wielandt&lt;/style&gt;, 1993]&lt;/DisplayText&gt;&lt;record&gt;&lt;rec-number&gt;118&lt;/rec-number&gt;&lt;foreign-keys&gt;&lt;key app="EN" db-id="d00xpwxeca22v4eatrppr2sb9steaef09t00"&gt;118&lt;/key&gt;&lt;/foreign-keys&gt;&lt;ref-type name="Journal Article"&gt;17&lt;/ref-type&gt;&lt;contributors&gt;&lt;authors&gt;&lt;author&gt;Wielandt, E.&lt;/author&gt;&lt;/authors&gt;&lt;/contributors&gt;&lt;titles&gt;&lt;title&gt;Propagation and Structural Interpretation of Non-Plane Waves&lt;/title&gt;&lt;secondary-title&gt;Geophysical Journal International&lt;/secondary-title&gt;&lt;/titles&gt;&lt;periodical&gt;&lt;full-title&gt;Geophysical Journal International&lt;/full-title&gt;&lt;/periodical&gt;&lt;pages&gt;45-53&lt;/pages&gt;&lt;volume&gt;113&lt;/volume&gt;&lt;number&gt;1&lt;/number&gt;&lt;dates&gt;&lt;year&gt;1993&lt;/year&gt;&lt;/dates&gt;&lt;isbn&gt;1365-246X&lt;/isbn&gt;&lt;urls&gt;&lt;/urls&gt;&lt;/record&gt;&lt;/Cite&gt;&lt;/EndNote&gt;</w:instrText>
      </w:r>
      <w:r>
        <w:rPr>
          <w:lang w:eastAsia="zh-CN"/>
        </w:rPr>
        <w:fldChar w:fldCharType="separate"/>
      </w:r>
      <w:r>
        <w:rPr>
          <w:noProof/>
          <w:lang w:eastAsia="zh-CN"/>
        </w:rPr>
        <w:t>[</w:t>
      </w:r>
      <w:hyperlink w:anchor="_ENREF_22" w:tooltip="Wielandt, 1993 #118" w:history="1">
        <w:r w:rsidR="00FD2C97" w:rsidRPr="00681C60">
          <w:rPr>
            <w:i/>
            <w:noProof/>
            <w:lang w:eastAsia="zh-CN"/>
          </w:rPr>
          <w:t>Wielandt</w:t>
        </w:r>
        <w:r w:rsidR="00FD2C97">
          <w:rPr>
            <w:noProof/>
            <w:lang w:eastAsia="zh-CN"/>
          </w:rPr>
          <w:t>, 1993</w:t>
        </w:r>
      </w:hyperlink>
      <w:r>
        <w:rPr>
          <w:noProof/>
          <w:lang w:eastAsia="zh-CN"/>
        </w:rPr>
        <w:t>]</w:t>
      </w:r>
      <w:r>
        <w:rPr>
          <w:lang w:eastAsia="zh-CN"/>
        </w:rPr>
        <w:fldChar w:fldCharType="end"/>
      </w:r>
      <w:r w:rsidR="00094EAD">
        <w:rPr>
          <w:lang w:eastAsia="zh-CN"/>
        </w:rPr>
        <w:t>.</w:t>
      </w:r>
      <w:r>
        <w:rPr>
          <w:lang w:eastAsia="zh-CN"/>
        </w:rPr>
        <w:t xml:space="preserve"> Lin and </w:t>
      </w:r>
      <w:proofErr w:type="spellStart"/>
      <w:r>
        <w:rPr>
          <w:lang w:eastAsia="zh-CN"/>
        </w:rPr>
        <w:t>Ritzwoller</w:t>
      </w:r>
      <w:proofErr w:type="spellEnd"/>
      <w:r>
        <w:rPr>
          <w:lang w:eastAsia="zh-CN"/>
        </w:rPr>
        <w:t xml:space="preserve"> </w:t>
      </w:r>
      <w:r>
        <w:rPr>
          <w:lang w:eastAsia="zh-CN"/>
        </w:rPr>
        <w:fldChar w:fldCharType="begin"/>
      </w:r>
      <w:r>
        <w:rPr>
          <w:lang w:eastAsia="zh-CN"/>
        </w:rPr>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Pr>
          <w:lang w:eastAsia="zh-CN"/>
        </w:rPr>
        <w:fldChar w:fldCharType="separate"/>
      </w:r>
      <w:r>
        <w:rPr>
          <w:noProof/>
          <w:lang w:eastAsia="zh-CN"/>
        </w:rPr>
        <w:t>[</w:t>
      </w:r>
      <w:hyperlink w:anchor="_ENREF_13" w:tooltip="Lin, 2011 #104" w:history="1">
        <w:r w:rsidR="00FD2C97">
          <w:rPr>
            <w:noProof/>
            <w:lang w:eastAsia="zh-CN"/>
          </w:rPr>
          <w:t>2011</w:t>
        </w:r>
      </w:hyperlink>
      <w:r>
        <w:rPr>
          <w:noProof/>
          <w:lang w:eastAsia="zh-CN"/>
        </w:rPr>
        <w:t>]</w:t>
      </w:r>
      <w:r>
        <w:rPr>
          <w:lang w:eastAsia="zh-CN"/>
        </w:rPr>
        <w:fldChar w:fldCharType="end"/>
      </w:r>
      <w:r>
        <w:rPr>
          <w:lang w:eastAsia="zh-CN"/>
        </w:rPr>
        <w:t xml:space="preserve"> presented a new kind of tomography based on Helmholtz equation:</w:t>
      </w:r>
    </w:p>
    <w:p w14:paraId="3885923C" w14:textId="1F4252FA" w:rsidR="007E6027" w:rsidRPr="008C038F" w:rsidRDefault="003A47CD" w:rsidP="007E6027">
      <m:oMathPara>
        <m:oMath>
          <m:f>
            <m:fPr>
              <m:ctrlPr>
                <w:rPr>
                  <w:rFonts w:ascii="Cambria Math" w:hAnsi="Cambria Math"/>
                  <w:i/>
                </w:rPr>
              </m:ctrlPr>
            </m:fPr>
            <m:num>
              <m:r>
                <w:rPr>
                  <w:rFonts w:ascii="Cambria Math" w:hAnsi="Cambria Math"/>
                </w:rPr>
                <m:t>1</m:t>
              </m:r>
            </m:num>
            <m:den>
              <m:r>
                <w:rPr>
                  <w:rFonts w:ascii="Cambria Math" w:hAnsi="Cambria Math"/>
                </w:rPr>
                <m:t>c(</m:t>
              </m:r>
              <m:acc>
                <m:accPr>
                  <m:chr m:val="⃗"/>
                  <m:ctrlPr>
                    <w:rPr>
                      <w:rFonts w:ascii="Cambria Math" w:hAnsi="Cambria Math"/>
                      <w:i/>
                    </w:rPr>
                  </m:ctrlPr>
                </m:accPr>
                <m:e>
                  <m:r>
                    <w:rPr>
                      <w:rFonts w:ascii="Cambria Math" w:hAnsi="Cambria Math"/>
                    </w:rPr>
                    <m:t>r</m:t>
                  </m:r>
                </m:e>
              </m:acc>
              <m:r>
                <w:rPr>
                  <w:rFonts w:ascii="Cambria Math" w:hAnsi="Cambria Math"/>
                </w:rPr>
                <m:t>)</m:t>
              </m:r>
            </m:den>
          </m:f>
          <m:r>
            <w:rPr>
              <w:rFonts w:ascii="Cambria Math" w:hAnsi="Cambria Math"/>
            </w:rPr>
            <m:t>=</m:t>
          </m:r>
          <m:d>
            <m:dPr>
              <m:begChr m:val="|"/>
              <m:endChr m:val="|"/>
              <m:ctrlPr>
                <w:rPr>
                  <w:rFonts w:ascii="Cambria Math" w:hAnsi="Cambria Math"/>
                </w:rPr>
              </m:ctrlPr>
            </m:dPr>
            <m:e>
              <m:r>
                <m:rPr>
                  <m:sty m:val="p"/>
                </m:rPr>
                <w:rPr>
                  <w:rFonts w:ascii="Cambria Math" w:hAnsi="Cambria Math"/>
                </w:rPr>
                <m:t>∇τ</m:t>
              </m:r>
              <m:d>
                <m:dPr>
                  <m:ctrlPr>
                    <w:rPr>
                      <w:rFonts w:ascii="Cambria Math" w:hAnsi="Cambria Math"/>
                    </w:rPr>
                  </m:ctrlPr>
                </m:dPr>
                <m:e>
                  <m:acc>
                    <m:accPr>
                      <m:chr m:val="⃑"/>
                      <m:ctrlPr>
                        <w:rPr>
                          <w:rFonts w:ascii="Cambria Math" w:hAnsi="Cambria Math"/>
                        </w:rPr>
                      </m:ctrlPr>
                    </m:accPr>
                    <m:e>
                      <m:r>
                        <w:rPr>
                          <w:rFonts w:ascii="Cambria Math" w:hAnsi="Cambria Math"/>
                        </w:rPr>
                        <m:t>r</m:t>
                      </m:r>
                    </m:e>
                  </m:acc>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hint="eastAsia"/>
                    </w:rPr>
                    <m:t>∇</m:t>
                  </m:r>
                  <m:ctrlPr>
                    <w:rPr>
                      <w:rFonts w:ascii="Cambria Math" w:hAnsi="Cambria Math" w:hint="eastAsia"/>
                      <w:i/>
                    </w:rPr>
                  </m:ctrlPr>
                </m:e>
                <m:sup>
                  <m:r>
                    <w:rPr>
                      <w:rFonts w:ascii="Cambria Math" w:hAnsi="Cambria Math"/>
                    </w:rPr>
                    <m:t>2</m:t>
                  </m:r>
                </m:sup>
              </m:sSup>
              <m:r>
                <w:rPr>
                  <w:rFonts w:ascii="STIXGeneral Italic" w:hAnsi="STIXGeneral Italic" w:cs="STIXGeneral Italic"/>
                </w:rPr>
                <m:t>A</m:t>
              </m:r>
              <m:d>
                <m:dPr>
                  <m:ctrlPr>
                    <w:rPr>
                      <w:rFonts w:ascii="Cambria Math" w:hAnsi="Cambria Math" w:cs="STIXGeneral Italic"/>
                      <w:i/>
                    </w:rPr>
                  </m:ctrlPr>
                </m:dPr>
                <m:e>
                  <m:acc>
                    <m:accPr>
                      <m:chr m:val="⃑"/>
                      <m:ctrlPr>
                        <w:rPr>
                          <w:rFonts w:ascii="Cambria Math" w:hAnsi="Cambria Math" w:cs="STIXGeneral Italic"/>
                          <w:i/>
                        </w:rPr>
                      </m:ctrlPr>
                    </m:accPr>
                    <m:e>
                      <m:r>
                        <w:rPr>
                          <w:rFonts w:ascii="Cambria Math" w:hAnsi="Cambria Math" w:cs="STIXGeneral Italic"/>
                        </w:rPr>
                        <m:t>r</m:t>
                      </m:r>
                    </m:e>
                  </m:acc>
                </m:e>
              </m:d>
              <m:r>
                <w:rPr>
                  <w:rFonts w:ascii="Cambria Math" w:hAnsi="Cambria Math"/>
                </w:rPr>
                <m:t xml:space="preserve"> </m:t>
              </m:r>
            </m:num>
            <m:den>
              <m:r>
                <w:rPr>
                  <w:rFonts w:ascii="STIXGeneral Italic" w:hAnsi="STIXGeneral Italic" w:cs="STIXGeneral Italic"/>
                </w:rPr>
                <m:t>A</m:t>
              </m:r>
              <m:d>
                <m:dPr>
                  <m:ctrlPr>
                    <w:rPr>
                      <w:rFonts w:ascii="Cambria Math" w:hAnsi="Cambria Math" w:cs="STIXGeneral Italic"/>
                      <w:i/>
                    </w:rPr>
                  </m:ctrlPr>
                </m:dPr>
                <m:e>
                  <m:acc>
                    <m:accPr>
                      <m:chr m:val="⃑"/>
                      <m:ctrlPr>
                        <w:rPr>
                          <w:rFonts w:ascii="Cambria Math" w:hAnsi="Cambria Math" w:cs="STIXGeneral Italic"/>
                          <w:i/>
                        </w:rPr>
                      </m:ctrlPr>
                    </m:accPr>
                    <m:e>
                      <m:r>
                        <w:rPr>
                          <w:rFonts w:ascii="Cambria Math" w:hAnsi="Cambria Math" w:cs="STIXGeneral Italic"/>
                        </w:rPr>
                        <m:t>r</m:t>
                      </m:r>
                    </m:e>
                  </m:acc>
                </m:e>
              </m:d>
              <m:sSup>
                <m:sSupPr>
                  <m:ctrlPr>
                    <w:rPr>
                      <w:rFonts w:ascii="Cambria Math" w:hAnsi="Cambria Math" w:cs="STIXGeneral Italic"/>
                      <w:i/>
                    </w:rPr>
                  </m:ctrlPr>
                </m:sSupPr>
                <m:e>
                  <m:r>
                    <w:rPr>
                      <w:rFonts w:ascii="Cambria Math" w:hAnsi="Cambria Math" w:cs="STIXGeneral Italic"/>
                    </w:rPr>
                    <m:t>ω</m:t>
                  </m:r>
                </m:e>
                <m:sup>
                  <m:r>
                    <w:rPr>
                      <w:rFonts w:ascii="Cambria Math" w:hAnsi="Cambria Math" w:cs="STIXGeneral Italic"/>
                    </w:rPr>
                    <m:t>2</m:t>
                  </m:r>
                </m:sup>
              </m:sSup>
            </m:den>
          </m:f>
        </m:oMath>
      </m:oMathPara>
    </w:p>
    <w:p w14:paraId="0A66293F" w14:textId="53937AC7" w:rsidR="007E6027" w:rsidRDefault="007E6027">
      <w:proofErr w:type="gramStart"/>
      <w:r>
        <w:t>where</w:t>
      </w:r>
      <w:proofErr w:type="gramEnd"/>
      <w:r>
        <w:t xml:space="preserve"> </w:t>
      </w:r>
      <m:oMath>
        <m:r>
          <w:rPr>
            <w:rFonts w:ascii="Cambria Math" w:hAnsi="Cambria Math"/>
          </w:rPr>
          <m:t>c(</m:t>
        </m:r>
        <m:acc>
          <m:accPr>
            <m:chr m:val="⃗"/>
            <m:ctrlPr>
              <w:rPr>
                <w:rFonts w:ascii="Cambria Math" w:hAnsi="Cambria Math"/>
                <w:i/>
              </w:rPr>
            </m:ctrlPr>
          </m:accPr>
          <m:e>
            <m:r>
              <w:rPr>
                <w:rFonts w:ascii="Cambria Math" w:hAnsi="Cambria Math"/>
              </w:rPr>
              <m:t>r</m:t>
            </m:r>
          </m:e>
        </m:acc>
        <m:r>
          <w:rPr>
            <w:rFonts w:ascii="Cambria Math" w:hAnsi="Cambria Math"/>
          </w:rPr>
          <m:t>)</m:t>
        </m:r>
      </m:oMath>
      <w:r>
        <w:t xml:space="preserve"> is the structure phase velocity and </w:t>
      </w:r>
      <m:oMath>
        <m:r>
          <w:rPr>
            <w:rFonts w:ascii="STIXGeneral Italic" w:hAnsi="STIXGeneral Italic" w:cs="STIXGeneral Italic"/>
          </w:rPr>
          <m:t>A</m:t>
        </m:r>
        <m:d>
          <m:dPr>
            <m:ctrlPr>
              <w:rPr>
                <w:rFonts w:ascii="Cambria Math" w:hAnsi="Cambria Math" w:cs="STIXGeneral Italic"/>
                <w:i/>
              </w:rPr>
            </m:ctrlPr>
          </m:dPr>
          <m:e>
            <m:acc>
              <m:accPr>
                <m:chr m:val="⃑"/>
                <m:ctrlPr>
                  <w:rPr>
                    <w:rFonts w:ascii="Cambria Math" w:hAnsi="Cambria Math" w:cs="STIXGeneral Italic"/>
                    <w:i/>
                  </w:rPr>
                </m:ctrlPr>
              </m:accPr>
              <m:e>
                <m:r>
                  <w:rPr>
                    <w:rFonts w:ascii="Cambria Math" w:hAnsi="Cambria Math" w:cs="STIXGeneral Italic"/>
                  </w:rPr>
                  <m:t>r</m:t>
                </m:r>
              </m:e>
            </m:acc>
          </m:e>
        </m:d>
      </m:oMath>
      <w:r>
        <w:t xml:space="preserve"> is the amplitude. The amplitude Laplacian term corrects the interference of non-plane wave component and recovers the real phase velocity. This method has been successfully applied on USarray data to explore the seismic structure </w:t>
      </w:r>
      <w:r w:rsidR="00094EAD">
        <w:t xml:space="preserve">of </w:t>
      </w:r>
      <w:r>
        <w:t>western US.</w:t>
      </w:r>
    </w:p>
    <w:p w14:paraId="2591A65F" w14:textId="7D75C422" w:rsidR="00D66B7F" w:rsidRDefault="00D66B7F">
      <w:pPr>
        <w:rPr>
          <w:lang w:eastAsia="zh-CN"/>
        </w:rPr>
      </w:pPr>
      <w:r>
        <w:t xml:space="preserve">For the amplitude term, </w:t>
      </w:r>
      <w:r w:rsidR="00F9033E">
        <w:t xml:space="preserve">because the amplitude is measured by </w:t>
      </w:r>
      <w:r w:rsidR="00A13E08">
        <w:t xml:space="preserve">individual stations, </w:t>
      </w:r>
      <w:r>
        <w:t xml:space="preserve">we </w:t>
      </w:r>
      <w:r w:rsidR="00365047">
        <w:t>adopted</w:t>
      </w:r>
      <w:r>
        <w:t xml:space="preserve"> a similar algorithm as </w:t>
      </w:r>
      <w:r>
        <w:rPr>
          <w:lang w:eastAsia="zh-CN"/>
        </w:rPr>
        <w:t xml:space="preserve">Lin and </w:t>
      </w:r>
      <w:proofErr w:type="spellStart"/>
      <w:r>
        <w:rPr>
          <w:lang w:eastAsia="zh-CN"/>
        </w:rPr>
        <w:t>Ritzwoller</w:t>
      </w:r>
      <w:proofErr w:type="spellEnd"/>
      <w:r>
        <w:rPr>
          <w:lang w:eastAsia="zh-CN"/>
        </w:rPr>
        <w:t xml:space="preserve"> </w:t>
      </w:r>
      <w:r>
        <w:rPr>
          <w:lang w:eastAsia="zh-CN"/>
        </w:rPr>
        <w:fldChar w:fldCharType="begin"/>
      </w:r>
      <w:r>
        <w:rPr>
          <w:lang w:eastAsia="zh-CN"/>
        </w:rPr>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Pr>
          <w:lang w:eastAsia="zh-CN"/>
        </w:rPr>
        <w:fldChar w:fldCharType="separate"/>
      </w:r>
      <w:r>
        <w:rPr>
          <w:noProof/>
          <w:lang w:eastAsia="zh-CN"/>
        </w:rPr>
        <w:t>[</w:t>
      </w:r>
      <w:hyperlink w:anchor="_ENREF_13" w:tooltip="Lin, 2011 #104" w:history="1">
        <w:r w:rsidR="00FD2C97">
          <w:rPr>
            <w:noProof/>
            <w:lang w:eastAsia="zh-CN"/>
          </w:rPr>
          <w:t>2011</w:t>
        </w:r>
      </w:hyperlink>
      <w:r>
        <w:rPr>
          <w:noProof/>
          <w:lang w:eastAsia="zh-CN"/>
        </w:rPr>
        <w:t>]</w:t>
      </w:r>
      <w:r>
        <w:rPr>
          <w:lang w:eastAsia="zh-CN"/>
        </w:rPr>
        <w:fldChar w:fldCharType="end"/>
      </w:r>
      <w:r>
        <w:rPr>
          <w:lang w:eastAsia="zh-CN"/>
        </w:rPr>
        <w:t xml:space="preserve"> by fitting a smooth</w:t>
      </w:r>
      <w:r w:rsidR="00F34859">
        <w:rPr>
          <w:lang w:eastAsia="zh-CN"/>
        </w:rPr>
        <w:t xml:space="preserve"> amplitude </w:t>
      </w:r>
      <w:r>
        <w:rPr>
          <w:lang w:eastAsia="zh-CN"/>
        </w:rPr>
        <w:t xml:space="preserve">surface </w:t>
      </w:r>
      <m:oMath>
        <m:r>
          <w:rPr>
            <w:rFonts w:ascii="Cambria Math" w:hAnsi="Cambria Math"/>
            <w:lang w:eastAsia="zh-CN"/>
          </w:rPr>
          <m:t>A(</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m:t>
        </m:r>
      </m:oMath>
      <w:r>
        <w:rPr>
          <w:lang w:eastAsia="zh-CN"/>
        </w:rPr>
        <w:t xml:space="preserve"> first. However, since </w:t>
      </w:r>
      <w:r w:rsidR="00F9033E">
        <w:rPr>
          <w:lang w:eastAsia="zh-CN"/>
        </w:rPr>
        <w:t>the correction term contain the Laplacian term of the amplitude</w:t>
      </w:r>
      <w:r w:rsidR="00837EE0">
        <w:rPr>
          <w:lang w:eastAsia="zh-CN"/>
        </w:rPr>
        <w:t xml:space="preserve">, </w:t>
      </w:r>
      <w:r w:rsidR="00A13E08">
        <w:rPr>
          <w:lang w:eastAsia="zh-CN"/>
        </w:rPr>
        <w:t xml:space="preserve">we put one more constrain to make sure the smoothness of the Laplacian term. </w:t>
      </w:r>
      <w:r w:rsidR="005B1B65">
        <w:rPr>
          <w:lang w:eastAsia="zh-CN"/>
        </w:rPr>
        <w:t>The error function for the surface fitting is</w:t>
      </w:r>
    </w:p>
    <w:p w14:paraId="3351E49C" w14:textId="5C740730" w:rsidR="005B1B65" w:rsidRPr="00445EB1" w:rsidRDefault="005B1B65">
      <m:oMathPara>
        <m:oMath>
          <m:r>
            <w:rPr>
              <w:rFonts w:ascii="Cambria Math" w:hAnsi="Cambria Math"/>
            </w:rPr>
            <m:t>Err=</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acc>
                    <m:accPr>
                      <m:chr m:val="⃑"/>
                      <m:ctrlPr>
                        <w:rPr>
                          <w:rFonts w:ascii="Cambria Math" w:hAnsi="Cambria Math"/>
                          <w:i/>
                        </w:rPr>
                      </m:ctrlPr>
                    </m:accPr>
                    <m:e>
                      <m:r>
                        <w:rPr>
                          <w:rFonts w:ascii="Cambria Math" w:hAnsi="Cambria Math"/>
                        </w:rPr>
                        <m:t>r</m:t>
                      </m:r>
                    </m:e>
                  </m:acc>
                  <m:r>
                    <w:rPr>
                      <w:rFonts w:ascii="Cambria Math" w:hAnsi="Cambria Math"/>
                    </w:rPr>
                    <m:t>)</m:t>
                  </m:r>
                </m:e>
              </m:d>
            </m:e>
          </m:nary>
          <m:r>
            <w:rPr>
              <w:rFonts w:ascii="Cambria Math" w:hAnsi="Cambria Math"/>
            </w:rPr>
            <m:t>+a</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hint="eastAsia"/>
                    </w:rPr>
                    <m:t>∇</m:t>
                  </m:r>
                  <m:ctrlPr>
                    <w:rPr>
                      <w:rFonts w:ascii="Cambria Math" w:hAnsi="Cambria Math" w:hint="eastAsia"/>
                      <w:i/>
                    </w:rPr>
                  </m:ctrlPr>
                </m:e>
                <m:sup>
                  <m:r>
                    <w:rPr>
                      <w:rFonts w:ascii="Cambria Math" w:hAnsi="Cambria Math"/>
                    </w:rPr>
                    <m:t>2</m:t>
                  </m:r>
                </m:sup>
              </m:sSup>
              <m:r>
                <w:rPr>
                  <w:rFonts w:ascii="Cambria Math" w:hAnsi="Cambria Math"/>
                </w:rPr>
                <m:t>A(</m:t>
              </m:r>
              <m:acc>
                <m:accPr>
                  <m:chr m:val="⃑"/>
                  <m:ctrlPr>
                    <w:rPr>
                      <w:rFonts w:ascii="Cambria Math" w:hAnsi="Cambria Math"/>
                      <w:i/>
                    </w:rPr>
                  </m:ctrlPr>
                </m:accPr>
                <m:e>
                  <m:r>
                    <w:rPr>
                      <w:rFonts w:ascii="Cambria Math" w:hAnsi="Cambria Math"/>
                    </w:rPr>
                    <m:t>r</m:t>
                  </m:r>
                </m:e>
              </m:acc>
              <m:r>
                <w:rPr>
                  <w:rFonts w:ascii="Cambria Math" w:hAnsi="Cambria Math"/>
                </w:rPr>
                <m:t>)</m:t>
              </m:r>
            </m:e>
          </m:nary>
          <m:r>
            <w:rPr>
              <w:rFonts w:ascii="Cambria Math" w:hAnsi="Cambria Math"/>
            </w:rPr>
            <m:t>+b</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hint="eastAsia"/>
                    </w:rPr>
                    <m:t>∇</m:t>
                  </m:r>
                  <m:ctrlPr>
                    <w:rPr>
                      <w:rFonts w:ascii="Cambria Math" w:hAnsi="Cambria Math" w:hint="eastAsia"/>
                      <w:i/>
                    </w:rPr>
                  </m:ctrlPr>
                </m:e>
                <m:sup>
                  <m:r>
                    <w:rPr>
                      <w:rFonts w:ascii="Cambria Math" w:hAnsi="Cambria Math"/>
                    </w:rPr>
                    <m:t>4</m:t>
                  </m:r>
                </m:sup>
              </m:sSup>
              <m:r>
                <w:rPr>
                  <w:rFonts w:ascii="Cambria Math" w:hAnsi="Cambria Math"/>
                </w:rPr>
                <m:t>A(</m:t>
              </m:r>
              <m:acc>
                <m:accPr>
                  <m:chr m:val="⃑"/>
                  <m:ctrlPr>
                    <w:rPr>
                      <w:rFonts w:ascii="Cambria Math" w:hAnsi="Cambria Math"/>
                      <w:i/>
                    </w:rPr>
                  </m:ctrlPr>
                </m:accPr>
                <m:e>
                  <m:r>
                    <w:rPr>
                      <w:rFonts w:ascii="Cambria Math" w:hAnsi="Cambria Math"/>
                    </w:rPr>
                    <m:t>r</m:t>
                  </m:r>
                </m:e>
              </m:acc>
              <m:r>
                <w:rPr>
                  <w:rFonts w:ascii="Cambria Math" w:hAnsi="Cambria Math"/>
                </w:rPr>
                <m:t>)</m:t>
              </m:r>
            </m:e>
          </m:nary>
        </m:oMath>
      </m:oMathPara>
    </w:p>
    <w:p w14:paraId="2AB7F7FB" w14:textId="2E1DCD23" w:rsidR="00445EB1" w:rsidRDefault="00445EB1">
      <w:proofErr w:type="gramStart"/>
      <w:r>
        <w:t>where</w:t>
      </w:r>
      <w:proofErr w:type="gramEnd"/>
      <w:r>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oMath>
      <w:r>
        <w:t xml:space="preserve"> is the linear interpolation amplitude surface based on single station measurement, </w:t>
      </w:r>
      <m:oMath>
        <m:r>
          <w:rPr>
            <w:rFonts w:ascii="Cambria Math" w:hAnsi="Cambria Math"/>
          </w:rPr>
          <m:t>a</m:t>
        </m:r>
      </m:oMath>
      <w:r>
        <w:t xml:space="preserve"> and </w:t>
      </w:r>
      <m:oMath>
        <m:r>
          <w:rPr>
            <w:rFonts w:ascii="Cambria Math" w:hAnsi="Cambria Math"/>
          </w:rPr>
          <m:t>b</m:t>
        </m:r>
      </m:oMath>
      <w:r>
        <w:t xml:space="preserve"> control the</w:t>
      </w:r>
      <w:r w:rsidR="002A1676">
        <w:t xml:space="preserve"> smoothing</w:t>
      </w:r>
      <w:r>
        <w:t xml:space="preserve"> weight for </w:t>
      </w:r>
      <w:r w:rsidR="002A1676">
        <w:t>the surface and the Laplacian term of the surface.</w:t>
      </w:r>
    </w:p>
    <w:p w14:paraId="6B1505BD" w14:textId="48537515" w:rsidR="001C2D95" w:rsidRDefault="00625180">
      <w:r>
        <w:t xml:space="preserve">Although we already consider the smoothness of the Laplacian term when fitting the amplitude surface, after the correction term is calculated, one further step of smoothing is </w:t>
      </w:r>
      <w:r w:rsidR="002A1676">
        <w:t xml:space="preserve">still </w:t>
      </w:r>
      <w:r>
        <w:t>usually needed.</w:t>
      </w:r>
      <w:r w:rsidR="00DE0E76">
        <w:t xml:space="preserve"> </w:t>
      </w:r>
      <w:r w:rsidR="00F50747">
        <w:t>This is because the amplitude measurement is usually less stable than the phase measurement, and t</w:t>
      </w:r>
      <w:r w:rsidR="00863201">
        <w:t>o</w:t>
      </w:r>
      <w:r w:rsidR="007D6868">
        <w:t xml:space="preserve"> </w:t>
      </w:r>
      <w:r w:rsidR="004A5E33">
        <w:t>get</w:t>
      </w:r>
      <w:r w:rsidR="007D6868">
        <w:t xml:space="preserve"> the correction term, t</w:t>
      </w:r>
      <w:r w:rsidR="00826B2C">
        <w:t xml:space="preserve">he second gradient of amplitude term </w:t>
      </w:r>
      <w:r w:rsidR="00080D28">
        <w:t>has to be</w:t>
      </w:r>
      <w:r w:rsidR="00826B2C">
        <w:t xml:space="preserve"> </w:t>
      </w:r>
      <w:r w:rsidR="00202BEA">
        <w:t>calculated using</w:t>
      </w:r>
      <w:r w:rsidR="00826B2C">
        <w:t xml:space="preserve"> fi</w:t>
      </w:r>
      <w:r w:rsidR="00202BEA">
        <w:t>nite difference method. This will introduce some high frequency noise into the</w:t>
      </w:r>
      <w:r w:rsidR="00AC058C">
        <w:t xml:space="preserve"> result</w:t>
      </w:r>
      <w:r w:rsidR="00F50747">
        <w:t xml:space="preserve"> as well.</w:t>
      </w:r>
    </w:p>
    <w:p w14:paraId="67B9CC3E" w14:textId="5DDD4E99" w:rsidR="0004478D" w:rsidRPr="0004478D" w:rsidRDefault="00267ADE" w:rsidP="0004478D">
      <w:pPr>
        <w:pStyle w:val="Heading1"/>
      </w:pPr>
      <w:r>
        <w:t>Data</w:t>
      </w:r>
      <w:r w:rsidR="0079771F">
        <w:t xml:space="preserve"> Processing</w:t>
      </w:r>
    </w:p>
    <w:p w14:paraId="1BE2F444" w14:textId="552A182C" w:rsidR="00626C2F" w:rsidRDefault="00626C2F">
      <w:r>
        <w:t>We applied our method on the data of USarray from 200</w:t>
      </w:r>
      <w:r w:rsidR="002A1676">
        <w:t>6</w:t>
      </w:r>
      <w:r>
        <w:t xml:space="preserve"> to 2011. </w:t>
      </w:r>
      <w:r w:rsidRPr="00412365">
        <w:rPr>
          <w:highlight w:val="yellow"/>
        </w:rPr>
        <w:t>??</w:t>
      </w:r>
      <w:r>
        <w:t xml:space="preserve"> </w:t>
      </w:r>
      <w:proofErr w:type="gramStart"/>
      <w:r>
        <w:t>global</w:t>
      </w:r>
      <w:proofErr w:type="gramEnd"/>
      <w:r>
        <w:t xml:space="preserve"> events over magnitude 6</w:t>
      </w:r>
      <w:r w:rsidR="0056385F">
        <w:t xml:space="preserve"> and shallower than 100km</w:t>
      </w:r>
      <w:r>
        <w:t xml:space="preserve"> are s</w:t>
      </w:r>
      <w:r w:rsidR="00A87805">
        <w:t xml:space="preserve">elected to inverse the dynamics </w:t>
      </w:r>
      <w:r w:rsidR="00A87805">
        <w:lastRenderedPageBreak/>
        <w:t>an</w:t>
      </w:r>
      <w:r w:rsidR="004A4598">
        <w:t xml:space="preserve">d structure phase velocity maps. </w:t>
      </w:r>
      <w:r w:rsidR="007640A1">
        <w:t>Software</w:t>
      </w:r>
      <w:r w:rsidR="004A4598">
        <w:t xml:space="preserve"> </w:t>
      </w:r>
      <w:r w:rsidR="005554B9">
        <w:t xml:space="preserve">SOD </w:t>
      </w:r>
      <w:r w:rsidR="001D5487">
        <w:fldChar w:fldCharType="begin"/>
      </w:r>
      <w:r w:rsidR="001D5487">
        <w:instrText xml:space="preserve"> ADDIN EN.CITE &lt;EndNote&gt;&lt;Cite&gt;&lt;Author&gt;Owens&lt;/Author&gt;&lt;Year&gt;2004&lt;/Year&gt;&lt;RecNum&gt;119&lt;/RecNum&gt;&lt;DisplayText&gt;[&lt;style face="italic"&gt;Owens et al.&lt;/style&gt;, 2004]&lt;/DisplayText&gt;&lt;record&gt;&lt;rec-number&gt;119&lt;/rec-number&gt;&lt;foreign-keys&gt;&lt;key app="EN" db-id="d00xpwxeca22v4eatrppr2sb9steaef09t00"&gt;119&lt;/key&gt;&lt;/foreign-keys&gt;&lt;ref-type name="Journal Article"&gt;17&lt;/ref-type&gt;&lt;contributors&gt;&lt;authors&gt;&lt;author&gt;Owens, T.J.&lt;/author&gt;&lt;author&gt;Crotwell, H.P.&lt;/author&gt;&lt;author&gt;Groves, C.&lt;/author&gt;&lt;author&gt;Oliver-Paul, P.&lt;/author&gt;&lt;/authors&gt;&lt;/contributors&gt;&lt;titles&gt;&lt;title&gt;SOD: standing order for data&lt;/title&gt;&lt;secondary-title&gt;Seismological Research Letters&lt;/secondary-title&gt;&lt;/titles&gt;&lt;periodical&gt;&lt;full-title&gt;Seismological Research Letters&lt;/full-title&gt;&lt;/periodical&gt;&lt;pages&gt;515-520&lt;/pages&gt;&lt;volume&gt;75&lt;/volume&gt;&lt;number&gt;4&lt;/number&gt;&lt;dates&gt;&lt;year&gt;2004&lt;/year&gt;&lt;/dates&gt;&lt;isbn&gt;0895-0695&lt;/isbn&gt;&lt;urls&gt;&lt;/urls&gt;&lt;/record&gt;&lt;/Cite&gt;&lt;/EndNote&gt;</w:instrText>
      </w:r>
      <w:r w:rsidR="001D5487">
        <w:fldChar w:fldCharType="separate"/>
      </w:r>
      <w:r w:rsidR="001D5487">
        <w:rPr>
          <w:noProof/>
        </w:rPr>
        <w:t>[</w:t>
      </w:r>
      <w:hyperlink w:anchor="_ENREF_18" w:tooltip="Owens, 2004 #119" w:history="1">
        <w:r w:rsidR="00FD2C97" w:rsidRPr="001D5487">
          <w:rPr>
            <w:i/>
            <w:noProof/>
          </w:rPr>
          <w:t>Owens et al.</w:t>
        </w:r>
        <w:r w:rsidR="00FD2C97">
          <w:rPr>
            <w:noProof/>
          </w:rPr>
          <w:t>, 2004</w:t>
        </w:r>
      </w:hyperlink>
      <w:r w:rsidR="001D5487">
        <w:rPr>
          <w:noProof/>
        </w:rPr>
        <w:t>]</w:t>
      </w:r>
      <w:r w:rsidR="001D5487">
        <w:fldChar w:fldCharType="end"/>
      </w:r>
      <w:r w:rsidR="005554B9">
        <w:t xml:space="preserve"> </w:t>
      </w:r>
      <w:r w:rsidR="007640A1">
        <w:t>is used to download boardband seismic waveforms and</w:t>
      </w:r>
      <w:r w:rsidR="00FD2C97">
        <w:t xml:space="preserve"> remove the instrument response, and SAC </w:t>
      </w:r>
      <w:r w:rsidR="00FD2C97">
        <w:fldChar w:fldCharType="begin"/>
      </w:r>
      <w:r w:rsidR="00FD2C97">
        <w:instrText xml:space="preserve"> ADDIN EN.CITE &lt;EndNote&gt;&lt;Cite&gt;&lt;Author&gt;Goldstein&lt;/Author&gt;&lt;Year&gt;2003&lt;/Year&gt;&lt;RecNum&gt;121&lt;/RecNum&gt;&lt;DisplayText&gt;[&lt;style face="italic"&gt;Goldstein et al.&lt;/style&gt;, 2003]&lt;/DisplayText&gt;&lt;record&gt;&lt;rec-number&gt;121&lt;/rec-number&gt;&lt;foreign-keys&gt;&lt;key app="EN" db-id="d00xpwxeca22v4eatrppr2sb9steaef09t00"&gt;121&lt;/key&gt;&lt;/foreign-keys&gt;&lt;ref-type name="Journal Article"&gt;17&lt;/ref-type&gt;&lt;contributors&gt;&lt;authors&gt;&lt;author&gt;Goldstein, P.&lt;/author&gt;&lt;author&gt;Dodge, D.&lt;/author&gt;&lt;author&gt;Firpo, M.&lt;/author&gt;&lt;author&gt;Minner, L.&lt;/author&gt;&lt;/authors&gt;&lt;/contributors&gt;&lt;titles&gt;&lt;title&gt;SAC2000: Signal processing and analysis tools for seismologists and engineers&lt;/title&gt;&lt;secondary-title&gt;International Geophysics&lt;/secondary-title&gt;&lt;/titles&gt;&lt;periodical&gt;&lt;full-title&gt;International Geophysics&lt;/full-title&gt;&lt;/periodical&gt;&lt;pages&gt;1613-1614&lt;/pages&gt;&lt;volume&gt;81&lt;/volume&gt;&lt;dates&gt;&lt;year&gt;2003&lt;/year&gt;&lt;/dates&gt;&lt;isbn&gt;0074-6142&lt;/isbn&gt;&lt;urls&gt;&lt;/urls&gt;&lt;/record&gt;&lt;/Cite&gt;&lt;/EndNote&gt;</w:instrText>
      </w:r>
      <w:r w:rsidR="00FD2C97">
        <w:fldChar w:fldCharType="separate"/>
      </w:r>
      <w:r w:rsidR="00FD2C97">
        <w:rPr>
          <w:noProof/>
        </w:rPr>
        <w:t>[</w:t>
      </w:r>
      <w:hyperlink w:anchor="_ENREF_8" w:tooltip="Goldstein, 2003 #121" w:history="1">
        <w:r w:rsidR="00FD2C97" w:rsidRPr="00FD2C97">
          <w:rPr>
            <w:i/>
            <w:noProof/>
          </w:rPr>
          <w:t>Goldstein et al.</w:t>
        </w:r>
        <w:r w:rsidR="00FD2C97">
          <w:rPr>
            <w:noProof/>
          </w:rPr>
          <w:t>, 2003</w:t>
        </w:r>
      </w:hyperlink>
      <w:r w:rsidR="00FD2C97">
        <w:rPr>
          <w:noProof/>
        </w:rPr>
        <w:t>]</w:t>
      </w:r>
      <w:r w:rsidR="00FD2C97">
        <w:fldChar w:fldCharType="end"/>
      </w:r>
      <w:r w:rsidR="00FD2C97">
        <w:t xml:space="preserve"> is used to applied the filter and cross-correlation operation.</w:t>
      </w:r>
    </w:p>
    <w:p w14:paraId="0E1D28E3" w14:textId="245B1DBC" w:rsidR="0004478D" w:rsidRDefault="0004478D" w:rsidP="0004478D">
      <w:pPr>
        <w:pStyle w:val="Heading3"/>
      </w:pPr>
      <w:r>
        <w:t>Auto selection of good measurement</w:t>
      </w:r>
    </w:p>
    <w:p w14:paraId="3F3840E0" w14:textId="0F36B75F" w:rsidR="0029341A" w:rsidRDefault="00FD2C97">
      <w:r>
        <w:t>When building this program, we try to reduce the human inter-action in the problem and hence decrease the subjectivity in the measurement</w:t>
      </w:r>
      <w:r w:rsidR="00DE3AF2">
        <w:t xml:space="preserve"> as much as possible</w:t>
      </w:r>
      <w:r>
        <w:t xml:space="preserve">. </w:t>
      </w:r>
      <w:r w:rsidR="00315EB0">
        <w:t xml:space="preserve">Signal to noise ratio (SNR) and </w:t>
      </w:r>
      <w:r w:rsidR="0029341A">
        <w:t>c</w:t>
      </w:r>
      <w:r w:rsidR="00315EB0">
        <w:t>oherenc</w:t>
      </w:r>
      <w:r w:rsidR="00F078FA">
        <w:t>e</w:t>
      </w:r>
      <w:r w:rsidR="00315EB0">
        <w:t xml:space="preserve"> of the waveforms are the </w:t>
      </w:r>
      <w:r w:rsidR="00385E9A">
        <w:t xml:space="preserve">two </w:t>
      </w:r>
      <w:r w:rsidR="00315EB0">
        <w:t>most important standards we used to exclude</w:t>
      </w:r>
      <w:r w:rsidR="00D238C6" w:rsidRPr="00D238C6">
        <w:t xml:space="preserve"> </w:t>
      </w:r>
      <w:r w:rsidR="00D238C6">
        <w:t>automatically the measurement with</w:t>
      </w:r>
      <w:r w:rsidR="00315EB0">
        <w:t xml:space="preserve"> low quality. </w:t>
      </w:r>
      <w:r w:rsidR="00EB4D76">
        <w:t xml:space="preserve">In this study, SNR is defined the ratio between the average amplitude of the signal inside the interested window to </w:t>
      </w:r>
      <w:r w:rsidR="00503974">
        <w:t>that</w:t>
      </w:r>
      <w:r w:rsidR="00EB4D76">
        <w:t xml:space="preserve"> outside the interested window. </w:t>
      </w:r>
      <w:r w:rsidR="00A6704A">
        <w:t>SNR of original seismograms and cross-correlation waveforms are calculated separately since different window functions are used.</w:t>
      </w:r>
    </w:p>
    <w:p w14:paraId="0C75283D" w14:textId="3AD98073" w:rsidR="00A6704A" w:rsidRDefault="00A6704A" w:rsidP="00156E46">
      <w:r>
        <w:t>Coherenc</w:t>
      </w:r>
      <w:r w:rsidR="00F078FA">
        <w:t>e</w:t>
      </w:r>
      <w:r>
        <w:t xml:space="preserve"> </w:t>
      </w:r>
      <w:r w:rsidR="00804AD7">
        <w:t>can be</w:t>
      </w:r>
      <w:r>
        <w:t xml:space="preserve"> calculated </w:t>
      </w:r>
      <w:r w:rsidR="0095372D">
        <w:t>by comparing the</w:t>
      </w:r>
      <w:r w:rsidR="000A4C23" w:rsidRPr="000A4C23">
        <w:t xml:space="preserve"> </w:t>
      </w:r>
      <w:r w:rsidR="000A4C23">
        <w:t xml:space="preserve">amplitude </w:t>
      </w:r>
      <w:r w:rsidR="00221A72">
        <w:t>of cross-correlation and two auto-correlation functions. Since we have already use five-parameter wavelet to estimate all these functions, it is convenient to us</w:t>
      </w:r>
      <w:r w:rsidR="00156E46">
        <w:t xml:space="preserve">e the </w:t>
      </w:r>
      <w:r w:rsidR="00DE3AF2">
        <w:t>fitting results</w:t>
      </w:r>
      <w:r w:rsidR="00156E46">
        <w:t>. Coherence of a certain frequency band</w:t>
      </w:r>
      <w:r w:rsidR="0095372D">
        <w:t xml:space="preserve"> can be written as:</w:t>
      </w:r>
    </w:p>
    <w:p w14:paraId="452EE068" w14:textId="22FF6E55" w:rsidR="0095372D" w:rsidRPr="005A1AB6" w:rsidRDefault="003A47CD">
      <m:oMathPara>
        <m:oMath>
          <m:sSup>
            <m:sSupPr>
              <m:ctrlPr>
                <w:rPr>
                  <w:rFonts w:ascii="Cambria Math" w:hAnsi="Cambria Math"/>
                  <w:i/>
                </w:rPr>
              </m:ctrlPr>
            </m:sSupPr>
            <m:e>
              <m:r>
                <w:rPr>
                  <w:rFonts w:ascii="Cambria Math" w:hAnsi="Cambria Math"/>
                </w:rPr>
                <m:t>γ</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12</m:t>
                  </m:r>
                </m:sub>
                <m:sup>
                  <m:r>
                    <w:rPr>
                      <w:rFonts w:ascii="Cambria Math" w:hAnsi="Cambria Math"/>
                    </w:rPr>
                    <m:t>2</m:t>
                  </m:r>
                </m:sup>
              </m:sSubSup>
            </m:num>
            <m:den>
              <m:sSub>
                <m:sSubPr>
                  <m:ctrlPr>
                    <w:rPr>
                      <w:rFonts w:ascii="Cambria Math" w:hAnsi="Cambria Math"/>
                      <w:i/>
                    </w:rPr>
                  </m:ctrlPr>
                </m:sSubPr>
                <m:e>
                  <m:r>
                    <w:rPr>
                      <w:rFonts w:ascii="Cambria Math" w:hAnsi="Cambria Math"/>
                    </w:rPr>
                    <m:t>A</m:t>
                  </m:r>
                </m:e>
                <m:sub>
                  <m:r>
                    <w:rPr>
                      <w:rFonts w:ascii="Cambria Math" w:hAnsi="Cambria Math"/>
                    </w:rPr>
                    <m:t>11</m:t>
                  </m:r>
                </m:sub>
              </m:sSub>
              <m:sSub>
                <m:sSubPr>
                  <m:ctrlPr>
                    <w:rPr>
                      <w:rFonts w:ascii="Cambria Math" w:hAnsi="Cambria Math"/>
                      <w:i/>
                    </w:rPr>
                  </m:ctrlPr>
                </m:sSubPr>
                <m:e>
                  <m:r>
                    <w:rPr>
                      <w:rFonts w:ascii="Cambria Math" w:hAnsi="Cambria Math"/>
                    </w:rPr>
                    <m:t>A</m:t>
                  </m:r>
                </m:e>
                <m:sub>
                  <m:r>
                    <w:rPr>
                      <w:rFonts w:ascii="Cambria Math" w:hAnsi="Cambria Math"/>
                    </w:rPr>
                    <m:t>22</m:t>
                  </m:r>
                </m:sub>
              </m:sSub>
            </m:den>
          </m:f>
        </m:oMath>
      </m:oMathPara>
    </w:p>
    <w:p w14:paraId="694ECA1F" w14:textId="5275F542" w:rsidR="005A1AB6" w:rsidRDefault="005A1AB6">
      <w:proofErr w:type="gramStart"/>
      <w:r>
        <w:t>where</w:t>
      </w:r>
      <w:proofErr w:type="gramEnd"/>
      <w:r>
        <w:t xml:space="preserve"> </w:t>
      </w:r>
      <m:oMath>
        <m:sSub>
          <m:sSubPr>
            <m:ctrlPr>
              <w:rPr>
                <w:rFonts w:ascii="Cambria Math" w:hAnsi="Cambria Math"/>
                <w:i/>
              </w:rPr>
            </m:ctrlPr>
          </m:sSubPr>
          <m:e>
            <m:r>
              <w:rPr>
                <w:rFonts w:ascii="Cambria Math" w:hAnsi="Cambria Math"/>
              </w:rPr>
              <m:t>A</m:t>
            </m:r>
          </m:e>
          <m:sub>
            <m:r>
              <w:rPr>
                <w:rFonts w:ascii="Cambria Math" w:hAnsi="Cambria Math"/>
              </w:rPr>
              <m:t>12</m:t>
            </m:r>
          </m:sub>
        </m:sSub>
      </m:oMath>
      <w:r>
        <w:t xml:space="preserve"> is the amplitude of narrow-band </w:t>
      </w:r>
      <w:r w:rsidR="007D6C09">
        <w:t xml:space="preserve">cross-correlation wavelet while </w:t>
      </w:r>
      <m:oMath>
        <m:sSub>
          <m:sSubPr>
            <m:ctrlPr>
              <w:rPr>
                <w:rFonts w:ascii="Cambria Math" w:hAnsi="Cambria Math"/>
                <w:i/>
              </w:rPr>
            </m:ctrlPr>
          </m:sSubPr>
          <m:e>
            <m:r>
              <w:rPr>
                <w:rFonts w:ascii="Cambria Math" w:hAnsi="Cambria Math"/>
              </w:rPr>
              <m:t>A</m:t>
            </m:r>
          </m:e>
          <m:sub>
            <m:r>
              <w:rPr>
                <w:rFonts w:ascii="Cambria Math" w:hAnsi="Cambria Math"/>
              </w:rPr>
              <m:t>11</m:t>
            </m:r>
          </m:sub>
        </m:sSub>
      </m:oMath>
      <w:r w:rsidR="007D6C09">
        <w:t xml:space="preserve"> and </w:t>
      </w:r>
      <m:oMath>
        <m:sSub>
          <m:sSubPr>
            <m:ctrlPr>
              <w:rPr>
                <w:rFonts w:ascii="Cambria Math" w:hAnsi="Cambria Math"/>
                <w:i/>
              </w:rPr>
            </m:ctrlPr>
          </m:sSubPr>
          <m:e>
            <m:r>
              <w:rPr>
                <w:rFonts w:ascii="Cambria Math" w:hAnsi="Cambria Math"/>
              </w:rPr>
              <m:t>A</m:t>
            </m:r>
          </m:e>
          <m:sub>
            <m:r>
              <w:rPr>
                <w:rFonts w:ascii="Cambria Math" w:hAnsi="Cambria Math"/>
              </w:rPr>
              <m:t>22</m:t>
            </m:r>
          </m:sub>
        </m:sSub>
      </m:oMath>
      <w:r w:rsidR="007D6C09">
        <w:t xml:space="preserve"> are the amplitude of the narrow-band auto-correlation wavelet of the two stations</w:t>
      </w:r>
      <w:r w:rsidR="0032531B">
        <w:t>, prospectively.</w:t>
      </w:r>
      <w:r w:rsidR="003822AB">
        <w:t xml:space="preserve"> In this study, we exclude all the measurement with the coherenc</w:t>
      </w:r>
      <w:r w:rsidR="00A03B05">
        <w:t>e</w:t>
      </w:r>
      <w:r w:rsidR="003822AB">
        <w:t xml:space="preserve"> lower than </w:t>
      </w:r>
      <w:r w:rsidR="00221A72">
        <w:t>0.5.</w:t>
      </w:r>
    </w:p>
    <w:p w14:paraId="5CC64480" w14:textId="2C884343" w:rsidR="008F0071" w:rsidRDefault="008F0071" w:rsidP="008F0071">
      <w:pPr>
        <w:pStyle w:val="Heading3"/>
      </w:pPr>
      <w:r>
        <w:t>Auto-Fitting the magnitude of amplitude correction term</w:t>
      </w:r>
    </w:p>
    <w:p w14:paraId="35F39B5A" w14:textId="74726B85" w:rsidR="0032531B" w:rsidRDefault="00AA5D78">
      <w:r>
        <w:t xml:space="preserve">Since the correction term </w:t>
      </w:r>
      <w:r w:rsidR="000D45A8">
        <w:t>has been</w:t>
      </w:r>
      <w:r>
        <w:t xml:space="preserve"> strongly smoothed,</w:t>
      </w:r>
      <w:r w:rsidR="00087DA5">
        <w:t xml:space="preserve"> the amplitude of this term is smaller than it should be. As a result,</w:t>
      </w:r>
      <w:r>
        <w:t xml:space="preserve"> it </w:t>
      </w:r>
      <w:r w:rsidR="00087DA5">
        <w:t>cannot</w:t>
      </w:r>
      <w:r>
        <w:t xml:space="preserve"> fully remove the </w:t>
      </w:r>
      <w:r w:rsidR="00087DA5">
        <w:t>bias</w:t>
      </w:r>
      <w:r>
        <w:t xml:space="preserve"> introduced by multi-path interference </w:t>
      </w:r>
      <w:r w:rsidR="00BB433D">
        <w:t xml:space="preserve">and other propagation effects. However, it is well known that structure phase velocity can be well recovered by averaging the measurement of many events with good azimuthal coverage </w:t>
      </w:r>
      <w:r w:rsidR="00BB433D">
        <w:fldChar w:fldCharType="begin"/>
      </w:r>
      <w:r w:rsidR="00BB433D">
        <w:instrText xml:space="preserve"> ADDIN EN.CITE &lt;EndNote&gt;&lt;Cite&gt;&lt;Author&gt;Bodin&lt;/Author&gt;&lt;Year&gt;2008&lt;/Year&gt;&lt;RecNum&gt;115&lt;/RecNum&gt;&lt;DisplayText&gt;[&lt;style face="italic"&gt;Bodin and Maupin&lt;/style&gt;, 2008]&lt;/DisplayText&gt;&lt;record&gt;&lt;rec-number&gt;115&lt;/rec-number&gt;&lt;foreign-keys&gt;&lt;key app="EN" db-id="d00xpwxeca22v4eatrppr2sb9steaef09t00"&gt;115&lt;/key&gt;&lt;/foreign-keys&gt;&lt;ref-type name="Journal Article"&gt;17&lt;/ref-type&gt;&lt;contributors&gt;&lt;authors&gt;&lt;author&gt;Bodin, T.&lt;/author&gt;&lt;author&gt;Maupin, V.&lt;/author&gt;&lt;/authors&gt;&lt;/contributors&gt;&lt;titles&gt;&lt;title&gt;Resolution potential of surface wave phase velocity measurements at small arrays&lt;/title&gt;&lt;secondary-title&gt;Geophysical Journal International&lt;/secondary-title&gt;&lt;/titles&gt;&lt;periodical&gt;&lt;full-title&gt;Geophysical Journal International&lt;/full-title&gt;&lt;/periodical&gt;&lt;pages&gt;698-706&lt;/pages&gt;&lt;volume&gt;172&lt;/volume&gt;&lt;number&gt;2&lt;/number&gt;&lt;dates&gt;&lt;year&gt;2008&lt;/year&gt;&lt;/dates&gt;&lt;isbn&gt;1365-246X&lt;/isbn&gt;&lt;urls&gt;&lt;/urls&gt;&lt;/record&gt;&lt;/Cite&gt;&lt;/EndNote&gt;</w:instrText>
      </w:r>
      <w:r w:rsidR="00BB433D">
        <w:fldChar w:fldCharType="separate"/>
      </w:r>
      <w:r w:rsidR="00BB433D">
        <w:rPr>
          <w:noProof/>
        </w:rPr>
        <w:t>[</w:t>
      </w:r>
      <w:hyperlink w:anchor="_ENREF_1" w:tooltip="Bodin, 2008 #115" w:history="1">
        <w:r w:rsidR="00FD2C97" w:rsidRPr="00BB433D">
          <w:rPr>
            <w:i/>
            <w:noProof/>
          </w:rPr>
          <w:t>Bodin and Maupin</w:t>
        </w:r>
        <w:r w:rsidR="00FD2C97">
          <w:rPr>
            <w:noProof/>
          </w:rPr>
          <w:t>, 2008</w:t>
        </w:r>
      </w:hyperlink>
      <w:r w:rsidR="00BB433D">
        <w:rPr>
          <w:noProof/>
        </w:rPr>
        <w:t>]</w:t>
      </w:r>
      <w:r w:rsidR="00BB433D">
        <w:fldChar w:fldCharType="end"/>
      </w:r>
      <w:r w:rsidR="00BB433D">
        <w:t>. As a result, we can rescale the amplitude correction term for each event to make the structure phase velocity map</w:t>
      </w:r>
      <w:r w:rsidR="002425C5">
        <w:t xml:space="preserve"> of single event</w:t>
      </w:r>
      <w:r w:rsidR="00BB433D">
        <w:t xml:space="preserve"> close to the averaged dynamic phase velocity map</w:t>
      </w:r>
      <w:r w:rsidR="002425C5">
        <w:t xml:space="preserve"> of many events.</w:t>
      </w:r>
      <w:r w:rsidR="00A6695C">
        <w:t xml:space="preserve"> Although this procedure doesn’t improve </w:t>
      </w:r>
      <w:r w:rsidR="005472BF">
        <w:t>the isotropic phase velocity map a lot, it does improve the accuracy of azimuthal anisotropy measurement.</w:t>
      </w:r>
    </w:p>
    <w:p w14:paraId="3B6CAC98" w14:textId="77777777" w:rsidR="00267ADE" w:rsidRDefault="00267ADE" w:rsidP="00B653C3">
      <w:pPr>
        <w:pStyle w:val="Heading1"/>
      </w:pPr>
      <w:r>
        <w:t>Discussion</w:t>
      </w:r>
    </w:p>
    <w:p w14:paraId="36617FF0" w14:textId="5B16F755" w:rsidR="00941B6D" w:rsidRDefault="009315FD" w:rsidP="009315FD">
      <w:pPr>
        <w:pStyle w:val="Heading3"/>
      </w:pPr>
      <w:r>
        <w:t>Improvement compare to</w:t>
      </w:r>
      <w:r w:rsidR="00941B6D" w:rsidRPr="009315FD">
        <w:t xml:space="preserve"> </w:t>
      </w:r>
      <w:r>
        <w:t>FTAN method</w:t>
      </w:r>
    </w:p>
    <w:p w14:paraId="4624405B" w14:textId="4512B21C" w:rsidR="00D65C54" w:rsidRDefault="00195A5A" w:rsidP="00941B6D">
      <w:r>
        <w:t xml:space="preserve">As one of the most popular methods for surface wave measurement, FTAN method has been successfully applied in many studies </w:t>
      </w:r>
      <w:r w:rsidR="007001C0">
        <w:fldChar w:fldCharType="begin">
          <w:fldData xml:space="preserve">PEVuZE5vdGU+PENpdGU+PEF1dGhvcj5MZXZzaGluPC9BdXRob3I+PFllYXI+MTk5MjwvWWVhcj48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</w:fldData>
        </w:fldChar>
      </w:r>
      <w:r w:rsidR="007001C0">
        <w:instrText xml:space="preserve"> ADDIN EN.CITE </w:instrText>
      </w:r>
      <w:r w:rsidR="007001C0">
        <w:fldChar w:fldCharType="begin">
          <w:fldData xml:space="preserve">PEVuZE5vdGU+PENpdGU+PEF1dGhvcj5MZXZzaGluPC9BdXRob3I+PFllYXI+MTk5MjwvWWVhcj48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</w:fldData>
        </w:fldChar>
      </w:r>
      <w:r w:rsidR="007001C0">
        <w:instrText xml:space="preserve"> ADDIN EN.CITE.DATA </w:instrText>
      </w:r>
      <w:r w:rsidR="007001C0">
        <w:fldChar w:fldCharType="end"/>
      </w:r>
      <w:r w:rsidR="007001C0">
        <w:fldChar w:fldCharType="separate"/>
      </w:r>
      <w:r w:rsidR="007001C0">
        <w:rPr>
          <w:noProof/>
        </w:rPr>
        <w:t>[</w:t>
      </w:r>
      <w:hyperlink w:anchor="_ENREF_10" w:tooltip="Levshin, 2001 #94" w:history="1">
        <w:r w:rsidR="00FD2C97" w:rsidRPr="007001C0">
          <w:rPr>
            <w:i/>
            <w:noProof/>
          </w:rPr>
          <w:t>AL Levshin and Ritzwoller</w:t>
        </w:r>
        <w:r w:rsidR="00FD2C97">
          <w:rPr>
            <w:noProof/>
          </w:rPr>
          <w:t>, 2001</w:t>
        </w:r>
      </w:hyperlink>
      <w:r w:rsidR="007001C0">
        <w:rPr>
          <w:noProof/>
        </w:rPr>
        <w:t xml:space="preserve">; </w:t>
      </w:r>
      <w:hyperlink w:anchor="_ENREF_11" w:tooltip="Levshin, 1992 #101" w:history="1">
        <w:r w:rsidR="00FD2C97" w:rsidRPr="007001C0">
          <w:rPr>
            <w:i/>
            <w:noProof/>
          </w:rPr>
          <w:t>A. Levshin et al.</w:t>
        </w:r>
        <w:r w:rsidR="00FD2C97">
          <w:rPr>
            <w:noProof/>
          </w:rPr>
          <w:t>, 1992</w:t>
        </w:r>
      </w:hyperlink>
      <w:r w:rsidR="007001C0">
        <w:rPr>
          <w:noProof/>
        </w:rPr>
        <w:t xml:space="preserve">; </w:t>
      </w:r>
      <w:hyperlink w:anchor="_ENREF_24" w:tooltip="Yang, 2011 #117" w:history="1">
        <w:r w:rsidR="00FD2C97" w:rsidRPr="007001C0">
          <w:rPr>
            <w:i/>
            <w:noProof/>
          </w:rPr>
          <w:t>Yang et al.</w:t>
        </w:r>
        <w:r w:rsidR="00FD2C97">
          <w:rPr>
            <w:noProof/>
          </w:rPr>
          <w:t>, 2011</w:t>
        </w:r>
      </w:hyperlink>
      <w:r w:rsidR="007001C0">
        <w:rPr>
          <w:noProof/>
        </w:rPr>
        <w:t>]</w:t>
      </w:r>
      <w:r w:rsidR="007001C0">
        <w:fldChar w:fldCharType="end"/>
      </w:r>
      <w:r w:rsidR="007001C0">
        <w:t xml:space="preserve">. </w:t>
      </w:r>
      <w:r w:rsidR="00FC3646">
        <w:t xml:space="preserve">In this method, a continuous group delay </w:t>
      </w:r>
      <w:r w:rsidR="00325A0D">
        <w:lastRenderedPageBreak/>
        <w:t xml:space="preserve">dispersion </w:t>
      </w:r>
      <w:r w:rsidR="00FC3646">
        <w:t xml:space="preserve">curve is first </w:t>
      </w:r>
      <w:r w:rsidR="00CE4268">
        <w:t>detected</w:t>
      </w:r>
      <w:r w:rsidR="00325A0D">
        <w:t xml:space="preserve"> through different frequency bands</w:t>
      </w:r>
      <w:r w:rsidR="00FC3646">
        <w:t xml:space="preserve"> by tracking the maximum amplitude</w:t>
      </w:r>
      <w:r w:rsidR="00325A0D">
        <w:t xml:space="preserve"> of the envelope function</w:t>
      </w:r>
      <w:r w:rsidR="00FC3646">
        <w:t xml:space="preserve">, </w:t>
      </w:r>
      <w:r w:rsidR="00325A0D">
        <w:t xml:space="preserve">and </w:t>
      </w:r>
      <w:r w:rsidR="00FC3646">
        <w:t xml:space="preserve">then the phase and amplitude on this curve is measured. Finally, phase delay from the source to the station is then calculated by assuming a reference model. </w:t>
      </w:r>
    </w:p>
    <w:p w14:paraId="0CB0ECD3" w14:textId="77777777" w:rsidR="00A42610" w:rsidRDefault="002B5C55" w:rsidP="00941B6D">
      <w:r>
        <w:t xml:space="preserve">The main difference between our method and FTAN method is that instead of </w:t>
      </w:r>
      <w:r w:rsidR="008175D0">
        <w:t>only focusing on a small window around the peak energy, our method tak</w:t>
      </w:r>
      <w:r w:rsidR="00B253B2">
        <w:t>es</w:t>
      </w:r>
      <w:r w:rsidR="008175D0">
        <w:t xml:space="preserve"> all the c</w:t>
      </w:r>
      <w:r w:rsidR="00B253B2">
        <w:t xml:space="preserve">oherent propagating energy into </w:t>
      </w:r>
      <w:r w:rsidR="0037604E">
        <w:t xml:space="preserve">the </w:t>
      </w:r>
      <w:r w:rsidR="00F90193">
        <w:t>consideration</w:t>
      </w:r>
      <w:r w:rsidR="00B253B2">
        <w:t xml:space="preserve">. </w:t>
      </w:r>
      <w:r w:rsidR="00F90193">
        <w:t>As a result, random noise can be further depressed to make the measurement more precise.</w:t>
      </w:r>
      <w:r w:rsidR="006904D7">
        <w:t xml:space="preserve"> </w:t>
      </w:r>
    </w:p>
    <w:p w14:paraId="66623BFD" w14:textId="61628C20" w:rsidR="002B5C55" w:rsidRDefault="00C83D5B" w:rsidP="00941B6D">
      <w:r>
        <w:t xml:space="preserve">We </w:t>
      </w:r>
      <w:r w:rsidR="000E2209">
        <w:t xml:space="preserve">built up a simple synthetic test </w:t>
      </w:r>
      <w:r w:rsidR="00A22477">
        <w:t>to explore the robustness of these two methods. We simulate a narrow b</w:t>
      </w:r>
      <w:r w:rsidR="00B07E3E">
        <w:t xml:space="preserve">and surface wave by a Gaussian enveloped cosine function </w:t>
      </w:r>
      <w:r w:rsidR="00884B76">
        <w:t>propagating with group velocity (the velocity of Gaussian envelop) 3.7km/s and phase velocity (phase velocity of the cosine function) 4.0km/s.</w:t>
      </w:r>
      <w:r w:rsidR="00A42610">
        <w:t xml:space="preserve"> </w:t>
      </w:r>
      <w:r w:rsidR="00012971">
        <w:t>10% random noise is added into the waveform, and t</w:t>
      </w:r>
      <w:r w:rsidR="00A42610">
        <w:t>hen the phase difference between 200 station pairs 50km apart are measured at 0.03Hz</w:t>
      </w:r>
      <w:r w:rsidR="00012971">
        <w:t xml:space="preserve"> by both methods. The result of this synthetic test is shown in </w:t>
      </w:r>
      <w:r w:rsidR="00012971">
        <w:fldChar w:fldCharType="begin"/>
      </w:r>
      <w:r w:rsidR="00012971">
        <w:instrText xml:space="preserve"> REF _Ref195628021 \h </w:instrText>
      </w:r>
      <w:r w:rsidR="00012971">
        <w:fldChar w:fldCharType="separate"/>
      </w:r>
      <w:r w:rsidR="003A47CD">
        <w:t xml:space="preserve">Figure </w:t>
      </w:r>
      <w:r w:rsidR="003A47CD">
        <w:rPr>
          <w:noProof/>
        </w:rPr>
        <w:t>2</w:t>
      </w:r>
      <w:r w:rsidR="00012971">
        <w:fldChar w:fldCharType="end"/>
      </w:r>
      <w:r w:rsidR="00012971">
        <w:t xml:space="preserve">. It shows that under the same noise level, </w:t>
      </w:r>
      <w:r w:rsidR="00187EA7">
        <w:t xml:space="preserve">the error produced by </w:t>
      </w:r>
      <w:r w:rsidR="00012971">
        <w:t xml:space="preserve">our method </w:t>
      </w:r>
      <w:r w:rsidR="00187EA7">
        <w:t>is about half of that produced by FTAN method.</w:t>
      </w:r>
    </w:p>
    <w:p w14:paraId="7947B050" w14:textId="292A9369" w:rsidR="00325A0D" w:rsidRDefault="00325A0D" w:rsidP="00941B6D">
      <w:r>
        <w:t xml:space="preserve">Another difference is that instead of measuring the phase delay from the source to the station, we measure the phase difference between the nearby stations. And since the stations are close to each other, usually within several wavelengths even for the highest frequency, </w:t>
      </w:r>
      <w:proofErr w:type="gramStart"/>
      <w:r>
        <w:t>there’re no need</w:t>
      </w:r>
      <w:proofErr w:type="gramEnd"/>
      <w:r>
        <w:t xml:space="preserve"> to concern about cycle skipping problem.</w:t>
      </w:r>
    </w:p>
    <w:p w14:paraId="0E52E7C3" w14:textId="3D1E709C" w:rsidR="009147F7" w:rsidRDefault="007F5920" w:rsidP="00F3226B">
      <w:pPr>
        <w:pStyle w:val="Heading3"/>
      </w:pPr>
      <w:r>
        <w:t>Helmholtz Tomography</w:t>
      </w:r>
    </w:p>
    <w:p w14:paraId="57388C39" w14:textId="61AC0105" w:rsidR="00F97201" w:rsidRDefault="009147F7" w:rsidP="00941B6D">
      <w:r>
        <w:t xml:space="preserve">One of the main purposes of this paper is to </w:t>
      </w:r>
      <w:r w:rsidR="00E76FDB">
        <w:t xml:space="preserve">provide alternative ways to perform Helmholtz tomography developed by Lin and </w:t>
      </w:r>
      <w:proofErr w:type="spellStart"/>
      <w:r w:rsidR="00E76FDB">
        <w:t>Ritzwoller</w:t>
      </w:r>
      <w:proofErr w:type="spellEnd"/>
      <w:r w:rsidR="00E76FDB">
        <w:t xml:space="preserve"> </w:t>
      </w:r>
      <w:r w:rsidR="00E76FDB">
        <w:fldChar w:fldCharType="begin"/>
      </w:r>
      <w:r w:rsidR="00E76FDB">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00E76FDB">
        <w:fldChar w:fldCharType="separate"/>
      </w:r>
      <w:r w:rsidR="00E76FDB">
        <w:rPr>
          <w:noProof/>
        </w:rPr>
        <w:t>[</w:t>
      </w:r>
      <w:hyperlink w:anchor="_ENREF_13" w:tooltip="Lin, 2011 #104" w:history="1">
        <w:r w:rsidR="00FD2C97">
          <w:rPr>
            <w:noProof/>
          </w:rPr>
          <w:t>2011</w:t>
        </w:r>
      </w:hyperlink>
      <w:r w:rsidR="00E76FDB">
        <w:rPr>
          <w:noProof/>
        </w:rPr>
        <w:t>]</w:t>
      </w:r>
      <w:r w:rsidR="00E76FDB">
        <w:fldChar w:fldCharType="end"/>
      </w:r>
      <w:r w:rsidR="00E76FDB">
        <w:t xml:space="preserve">. </w:t>
      </w:r>
      <w:r w:rsidR="00EF209D">
        <w:t xml:space="preserve">There’re several improvements that we </w:t>
      </w:r>
      <w:r w:rsidR="004E0C49">
        <w:t xml:space="preserve">try to make. </w:t>
      </w:r>
    </w:p>
    <w:p w14:paraId="2E53B5CE" w14:textId="36C2EF7F" w:rsidR="004E0C49" w:rsidRDefault="004E0C49" w:rsidP="00941B6D">
      <w:r>
        <w:t xml:space="preserve">First, </w:t>
      </w:r>
      <w:r w:rsidR="00F97201">
        <w:t xml:space="preserve">when calculating the dynamic phase velocity map, which is the gradient of the phase arrival time, we inverse for the slowness directly instead of fitting the travel-time surface then make the gradient. Fitting the travel-time surface by minimizing the second derivative of the surface </w:t>
      </w:r>
      <w:r w:rsidR="00362926">
        <w:t>leads</w:t>
      </w:r>
      <w:r w:rsidR="00F97201">
        <w:t xml:space="preserve"> to minimizing the first </w:t>
      </w:r>
      <w:r w:rsidR="00362926">
        <w:t>derivative of the dynamic phase velocity, which has no control on the roughness of the phase velocity map.</w:t>
      </w:r>
      <w:r w:rsidR="00125C6F">
        <w:t xml:space="preserve"> </w:t>
      </w:r>
      <w:r w:rsidR="00F12DAD">
        <w:t xml:space="preserve">In our case, by separately inverse for </w:t>
      </w:r>
      <w:proofErr w:type="gramStart"/>
      <w:r w:rsidR="00F12DAD">
        <w:t>two slowness</w:t>
      </w:r>
      <w:proofErr w:type="gramEnd"/>
      <w:r w:rsidR="00F12DAD">
        <w:t xml:space="preserve"> component</w:t>
      </w:r>
      <w:r w:rsidR="0040544A">
        <w:t>s</w:t>
      </w:r>
      <w:r w:rsidR="00F12DAD">
        <w:t xml:space="preserve">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40544A">
        <w:t xml:space="preserve"> and </w:t>
      </w:r>
      <m:oMath>
        <m:sSub>
          <m:sSubPr>
            <m:ctrlPr>
              <w:rPr>
                <w:rFonts w:ascii="Cambria Math" w:hAnsi="Cambria Math"/>
                <w:i/>
              </w:rPr>
            </m:ctrlPr>
          </m:sSubPr>
          <m:e>
            <m:r>
              <w:rPr>
                <w:rFonts w:ascii="Cambria Math" w:hAnsi="Cambria Math"/>
              </w:rPr>
              <m:t>S</m:t>
            </m:r>
          </m:e>
          <m:sub>
            <m:r>
              <w:rPr>
                <w:rFonts w:ascii="Cambria Math" w:hAnsi="Cambria Math"/>
              </w:rPr>
              <m:t>y</m:t>
            </m:r>
          </m:sub>
        </m:sSub>
      </m:oMath>
      <w:r w:rsidR="0040544A">
        <w:t xml:space="preserve">, and minimizing their second derivative, we ensure the smoothness not only of the phase gradient, but also of the incident angle or propagation direction, which is an </w:t>
      </w:r>
      <w:r w:rsidR="00A51148">
        <w:t>important</w:t>
      </w:r>
      <w:r w:rsidR="0040544A">
        <w:t xml:space="preserve"> information to explore azimuthal anisotropy.</w:t>
      </w:r>
    </w:p>
    <w:p w14:paraId="1C77B619" w14:textId="08071E4F" w:rsidR="00696AC4" w:rsidRDefault="00696AC4" w:rsidP="00941B6D">
      <w:r>
        <w:t xml:space="preserve">The amplitude correction term, on the other hand, is more challenging to estimate, because it requires both amplitude </w:t>
      </w:r>
      <w:r w:rsidR="007503DB">
        <w:t>distribution</w:t>
      </w:r>
      <w:r>
        <w:t xml:space="preserve"> and t</w:t>
      </w:r>
      <w:r w:rsidR="007503DB">
        <w:t xml:space="preserve">he Laplacian term of it. </w:t>
      </w:r>
      <w:r w:rsidR="007A40DB">
        <w:t xml:space="preserve">Theoretically, at least three data points are needed to calculate the gradient of surface, while Laplacian term requires at least six data points. As a result, </w:t>
      </w:r>
      <w:r w:rsidR="00ED7F58">
        <w:t xml:space="preserve">by nature the resolution of the amplitude correction term is </w:t>
      </w:r>
      <w:r w:rsidR="000323E5">
        <w:t xml:space="preserve">only half as fine as the resolution of phase gradient. This difference can be even </w:t>
      </w:r>
      <w:r w:rsidR="004C48E2">
        <w:t>more significant</w:t>
      </w:r>
      <w:r w:rsidR="000323E5">
        <w:t xml:space="preserve"> if we compare the precision of amplitude measurement and phase measurement. </w:t>
      </w:r>
    </w:p>
    <w:p w14:paraId="4BFDDD51" w14:textId="6922B973" w:rsidR="004C48E2" w:rsidRPr="00125C6F" w:rsidRDefault="00B15BD4" w:rsidP="00941B6D">
      <w:r>
        <w:lastRenderedPageBreak/>
        <w:t xml:space="preserve">Extra efforts have to be made to stabilize the Laplacian term. </w:t>
      </w:r>
      <w:r w:rsidR="004C48E2">
        <w:t>Lin</w:t>
      </w:r>
      <w:r w:rsidR="00AB4CFD">
        <w:t xml:space="preserve"> and </w:t>
      </w:r>
      <w:proofErr w:type="spellStart"/>
      <w:r w:rsidR="00AB4CFD">
        <w:t>Ritzwoller</w:t>
      </w:r>
      <w:proofErr w:type="spellEnd"/>
      <w:r w:rsidR="004C48E2">
        <w:t xml:space="preserve"> </w:t>
      </w:r>
      <w:r w:rsidR="004C48E2">
        <w:fldChar w:fldCharType="begin"/>
      </w:r>
      <w:r w:rsidR="00AB4CFD">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004C48E2">
        <w:fldChar w:fldCharType="separate"/>
      </w:r>
      <w:r w:rsidR="00AB4CFD">
        <w:rPr>
          <w:noProof/>
        </w:rPr>
        <w:t>[</w:t>
      </w:r>
      <w:hyperlink w:anchor="_ENREF_13" w:tooltip="Lin, 2011 #104" w:history="1">
        <w:r w:rsidR="00FD2C97">
          <w:rPr>
            <w:noProof/>
          </w:rPr>
          <w:t>2011</w:t>
        </w:r>
      </w:hyperlink>
      <w:r w:rsidR="00AB4CFD">
        <w:rPr>
          <w:noProof/>
        </w:rPr>
        <w:t>]</w:t>
      </w:r>
      <w:r w:rsidR="004C48E2">
        <w:fldChar w:fldCharType="end"/>
      </w:r>
      <w:r w:rsidR="004C48E2">
        <w:t xml:space="preserve"> </w:t>
      </w:r>
      <w:r w:rsidR="00590BBF">
        <w:t xml:space="preserve">fit the minimizing curvature amplitude surface </w:t>
      </w:r>
      <w:r w:rsidR="00F652E6">
        <w:t>twice</w:t>
      </w:r>
      <w:r w:rsidR="00590BBF">
        <w:t xml:space="preserve"> iteratively while we prefer adding </w:t>
      </w:r>
      <w:r w:rsidR="005B5D67">
        <w:t xml:space="preserve">the fourth derivative into the smoothing kernel </w:t>
      </w:r>
      <w:r w:rsidR="0004119D">
        <w:t>and applying</w:t>
      </w:r>
      <w:r w:rsidR="005B5D67">
        <w:t xml:space="preserve"> a further smoothing operat</w:t>
      </w:r>
      <w:r w:rsidR="0004119D">
        <w:t>or</w:t>
      </w:r>
      <w:r w:rsidR="005B5D67">
        <w:t xml:space="preserve"> on the Laplacian term </w:t>
      </w:r>
      <w:r w:rsidR="00F652E6">
        <w:t>alone</w:t>
      </w:r>
      <w:r w:rsidR="005B5D67">
        <w:t>.</w:t>
      </w:r>
      <w:r w:rsidR="00F652E6">
        <w:t xml:space="preserve"> This two method is not mathematically equivalent but both </w:t>
      </w:r>
      <w:r w:rsidR="00CB2D0F">
        <w:t>targeting</w:t>
      </w:r>
      <w:r w:rsidR="00F652E6">
        <w:t xml:space="preserve"> at producing </w:t>
      </w:r>
      <w:r w:rsidR="00CB2D0F">
        <w:t xml:space="preserve">smooth correction term. </w:t>
      </w:r>
      <w:r w:rsidR="0004119D">
        <w:t xml:space="preserve">However, one of the inevitable </w:t>
      </w:r>
      <w:r w:rsidR="005A6464" w:rsidRPr="0004119D">
        <w:t>consequences</w:t>
      </w:r>
      <w:r w:rsidR="0004119D">
        <w:t xml:space="preserve"> of these smoothing operation</w:t>
      </w:r>
      <w:r w:rsidR="005A6464">
        <w:t xml:space="preserve">s is the underestimation of the correction term. </w:t>
      </w:r>
      <w:r w:rsidR="000F2AA0">
        <w:t>As a result, we try to reduce this bias by increasing the amplitude of this correction term by minimizing the difference between the individual event phase velocity map and the multi-event averaged dynamic phase velocity map.</w:t>
      </w:r>
    </w:p>
    <w:p w14:paraId="4C437A40" w14:textId="77777777" w:rsidR="00A853CF" w:rsidRDefault="006F2573" w:rsidP="00B653C3">
      <w:pPr>
        <w:pStyle w:val="Heading1"/>
      </w:pPr>
      <w:r>
        <w:t>Conclusion</w:t>
      </w:r>
    </w:p>
    <w:p w14:paraId="70532AA2" w14:textId="63E30969" w:rsidR="00A40712" w:rsidRDefault="00A40712" w:rsidP="00A40712">
      <w:pPr>
        <w:pStyle w:val="ListParagraph"/>
        <w:numPr>
          <w:ilvl w:val="0"/>
          <w:numId w:val="1"/>
        </w:numPr>
      </w:pPr>
      <w:r>
        <w:t xml:space="preserve">We have developed a new method to </w:t>
      </w:r>
      <w:r w:rsidR="00E4386E">
        <w:t>measure the phase and amplitude of surface wave more precisely and automatically.</w:t>
      </w:r>
    </w:p>
    <w:p w14:paraId="24CCE7BD" w14:textId="4B7685A7" w:rsidR="00E4386E" w:rsidRDefault="00E4386E" w:rsidP="00A40712">
      <w:pPr>
        <w:pStyle w:val="ListParagraph"/>
        <w:numPr>
          <w:ilvl w:val="0"/>
          <w:numId w:val="1"/>
        </w:numPr>
      </w:pPr>
      <w:r>
        <w:t>Based on the phase difference measurement, we provide an alternative way to realize Helmholtz tomography, which corrects the multi-</w:t>
      </w:r>
      <w:proofErr w:type="spellStart"/>
      <w:r>
        <w:t>pathing</w:t>
      </w:r>
      <w:proofErr w:type="spellEnd"/>
      <w:r>
        <w:t xml:space="preserve"> effect of surface wave.</w:t>
      </w:r>
    </w:p>
    <w:p w14:paraId="1CF239C0" w14:textId="795137FE" w:rsidR="00E4386E" w:rsidRDefault="00E4386E" w:rsidP="00A40712">
      <w:pPr>
        <w:pStyle w:val="ListParagraph"/>
        <w:numPr>
          <w:ilvl w:val="0"/>
          <w:numId w:val="1"/>
        </w:numPr>
      </w:pPr>
      <w:r>
        <w:t>We applied our method on USarray data and provide Rayleigh wave phase velocity tomography of western and central US.</w:t>
      </w:r>
    </w:p>
    <w:p w14:paraId="41976D8E" w14:textId="77777777" w:rsidR="00A40712" w:rsidRDefault="00A40712" w:rsidP="00A40712"/>
    <w:p w14:paraId="6952BF38" w14:textId="77777777" w:rsidR="00A40712" w:rsidRPr="00A40712" w:rsidRDefault="00A40712" w:rsidP="00A40712"/>
    <w:tbl>
      <w:tblPr>
        <w:tblStyle w:val="TableGrid"/>
        <w:tblW w:w="0" w:type="auto"/>
        <w:tblLook w:val="04A0" w:firstRow="1" w:lastRow="0" w:firstColumn="1" w:lastColumn="0" w:noHBand="0" w:noVBand="1"/>
      </w:tblPr>
      <w:tblGrid>
        <w:gridCol w:w="8856"/>
      </w:tblGrid>
      <w:tr w:rsidR="00DA2429" w14:paraId="5DC5A91E" w14:textId="77777777" w:rsidTr="00DA2429">
        <w:tc>
          <w:tcPr>
            <w:tcW w:w="8856" w:type="dxa"/>
          </w:tcPr>
          <w:p w14:paraId="4DF59565" w14:textId="77777777" w:rsidR="00B60DF0" w:rsidRDefault="00B60DF0" w:rsidP="00B60DF0">
            <w:pPr>
              <w:keepNext/>
            </w:pPr>
            <w:r>
              <w:rPr>
                <w:noProof/>
                <w:lang w:eastAsia="en-US"/>
              </w:rPr>
              <w:lastRenderedPageBreak/>
              <w:drawing>
                <wp:inline distT="0" distB="0" distL="0" distR="0" wp14:anchorId="7AF4CE47" wp14:editId="6B195678">
                  <wp:extent cx="5486400" cy="41192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ionwaveform.jpg"/>
                          <pic:cNvPicPr/>
                        </pic:nvPicPr>
                        <pic:blipFill>
                          <a:blip r:embed="rId7">
                            <a:extLst>
                              <a:ext uri="{28A0092B-C50C-407E-A947-70E740481C1C}">
                                <a14:useLocalDpi xmlns:a14="http://schemas.microsoft.com/office/drawing/2010/main" val="0"/>
                              </a:ext>
                            </a:extLst>
                          </a:blip>
                          <a:stretch>
                            <a:fillRect/>
                          </a:stretch>
                        </pic:blipFill>
                        <pic:spPr>
                          <a:xfrm>
                            <a:off x="0" y="0"/>
                            <a:ext cx="5486400" cy="4119245"/>
                          </a:xfrm>
                          <a:prstGeom prst="rect">
                            <a:avLst/>
                          </a:prstGeom>
                        </pic:spPr>
                      </pic:pic>
                    </a:graphicData>
                  </a:graphic>
                </wp:inline>
              </w:drawing>
            </w:r>
          </w:p>
          <w:p w14:paraId="57652191" w14:textId="71B68766" w:rsidR="00DA2429" w:rsidRDefault="00B60DF0" w:rsidP="00B60DF0">
            <w:pPr>
              <w:pStyle w:val="Caption"/>
            </w:pPr>
            <w:bookmarkStart w:id="0" w:name="_Ref192062115"/>
            <w:r>
              <w:t xml:space="preserve">Figure </w:t>
            </w:r>
            <w:fldSimple w:instr=" SEQ Figure \* ARABIC ">
              <w:r w:rsidR="00690945">
                <w:rPr>
                  <w:noProof/>
                </w:rPr>
                <w:t>1</w:t>
              </w:r>
            </w:fldSimple>
            <w:bookmarkEnd w:id="0"/>
            <w:r>
              <w:t xml:space="preserve">: Waveform of three nearby stations of the event </w:t>
            </w:r>
            <w:r w:rsidRPr="00B60DF0">
              <w:t>200806171742</w:t>
            </w:r>
            <w:r>
              <w:t>.</w:t>
            </w:r>
            <w:r w:rsidR="00AD118D">
              <w:t xml:space="preserve"> The distance between the stations is less than </w:t>
            </w:r>
            <w:r w:rsidR="00522E23">
              <w:t>100km.</w:t>
            </w:r>
          </w:p>
        </w:tc>
      </w:tr>
    </w:tbl>
    <w:p w14:paraId="19FE6770" w14:textId="77777777" w:rsidR="006558A7" w:rsidRDefault="006558A7"/>
    <w:p w14:paraId="67EEEC30" w14:textId="77777777" w:rsidR="003A47CD" w:rsidRDefault="003A47CD"/>
    <w:tbl>
      <w:tblPr>
        <w:tblStyle w:val="TableGrid"/>
        <w:tblW w:w="0" w:type="auto"/>
        <w:tblLook w:val="04A0" w:firstRow="1" w:lastRow="0" w:firstColumn="1" w:lastColumn="0" w:noHBand="0" w:noVBand="1"/>
      </w:tblPr>
      <w:tblGrid>
        <w:gridCol w:w="8856"/>
      </w:tblGrid>
      <w:tr w:rsidR="003A47CD" w14:paraId="10B8F0E2" w14:textId="77777777" w:rsidTr="003A47CD">
        <w:tc>
          <w:tcPr>
            <w:tcW w:w="8856" w:type="dxa"/>
          </w:tcPr>
          <w:p w14:paraId="753B5012" w14:textId="77777777" w:rsidR="003A47CD" w:rsidRDefault="003A47CD" w:rsidP="003A47CD">
            <w:pPr>
              <w:keepNext/>
            </w:pPr>
            <w:r>
              <w:rPr>
                <w:noProof/>
                <w:lang w:eastAsia="en-US"/>
              </w:rPr>
              <w:lastRenderedPageBreak/>
              <w:drawing>
                <wp:inline distT="0" distB="0" distL="0" distR="0" wp14:anchorId="759AF0D5" wp14:editId="08F79883">
                  <wp:extent cx="5479415" cy="4234180"/>
                  <wp:effectExtent l="0" t="0" r="0" b="0"/>
                  <wp:docPr id="1" name="Picture 1" descr="Macintosh HD:Users:Jingle:research:GSDF:Methodpaper:pics:xcorwaveforms:oriwavefor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ingle:research:GSDF:Methodpaper:pics:xcorwaveforms:oriwaveform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9415" cy="4234180"/>
                          </a:xfrm>
                          <a:prstGeom prst="rect">
                            <a:avLst/>
                          </a:prstGeom>
                          <a:noFill/>
                          <a:ln>
                            <a:noFill/>
                          </a:ln>
                        </pic:spPr>
                      </pic:pic>
                    </a:graphicData>
                  </a:graphic>
                </wp:inline>
              </w:drawing>
            </w:r>
          </w:p>
          <w:p w14:paraId="7F7BBB9F" w14:textId="7353D8BB" w:rsidR="003A47CD" w:rsidRPr="00670098" w:rsidRDefault="003A47CD" w:rsidP="003A47CD">
            <w:pPr>
              <w:pStyle w:val="Caption"/>
              <w:rPr>
                <w:rFonts w:ascii="Cambria Math" w:eastAsia="宋体" w:hAnsi="Cambria Math" w:cs="宋体"/>
                <w:i/>
                <w:lang w:eastAsia="zh-CN"/>
              </w:rPr>
            </w:pPr>
            <w:r>
              <w:t xml:space="preserve">Figure </w:t>
            </w:r>
            <w:fldSimple w:instr=" SEQ Figure \* ARABIC ">
              <w:r w:rsidR="00690945">
                <w:rPr>
                  <w:noProof/>
                </w:rPr>
                <w:t>2</w:t>
              </w:r>
            </w:fldSimple>
            <w:r>
              <w:t xml:space="preserve">: </w:t>
            </w:r>
            <w:r w:rsidR="00C7675E">
              <w:t>Rayleigh w</w:t>
            </w:r>
            <w:r w:rsidR="00670098">
              <w:t xml:space="preserve">aveform examples </w:t>
            </w:r>
            <w:proofErr w:type="gramStart"/>
            <w:r w:rsidR="00670098">
              <w:t xml:space="preserve">of </w:t>
            </w:r>
            <w:r>
              <w:t xml:space="preserve"> </w:t>
            </w:r>
            <w:proofErr w:type="gramEnd"/>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1</m:t>
                  </m:r>
                </m:sub>
              </m:sSub>
            </m:oMath>
            <w:r w:rsidR="00670098">
              <w:t xml:space="preserve"> ,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2</m:t>
                  </m:r>
                </m:sub>
              </m:sSub>
            </m:oMath>
            <w:r w:rsidR="00670098">
              <w:t xml:space="preserve"> and time domain isolation filter </w:t>
            </w:r>
            <m:oMath>
              <m:sSub>
                <m:sSubPr>
                  <m:ctrlPr>
                    <w:rPr>
                      <w:rFonts w:ascii="Cambria Math" w:hAnsi="Cambria Math"/>
                      <w:i/>
                    </w:rPr>
                  </m:ctrlPr>
                </m:sSubPr>
                <m:e>
                  <m:r>
                    <m:rPr>
                      <m:sty m:val="bi"/>
                    </m:rPr>
                    <w:rPr>
                      <w:rFonts w:ascii="Cambria Math" w:hAnsi="Cambria Math"/>
                    </w:rPr>
                    <m:t>W</m:t>
                  </m:r>
                </m:e>
                <m:sub>
                  <m:r>
                    <m:rPr>
                      <m:sty m:val="bi"/>
                    </m:rPr>
                    <w:rPr>
                      <w:rFonts w:ascii="Cambria Math" w:hAnsi="Cambria Math"/>
                    </w:rPr>
                    <m:t>S</m:t>
                  </m:r>
                </m:sub>
              </m:sSub>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2</m:t>
                  </m:r>
                </m:sub>
              </m:sSub>
            </m:oMath>
            <w:r w:rsidR="00D37F8E">
              <w:t xml:space="preserve">. </w:t>
            </w:r>
            <w:r w:rsidR="00C7675E">
              <w:t xml:space="preserve"> Waveforms are recorded at </w:t>
            </w:r>
            <w:proofErr w:type="spellStart"/>
            <w:r w:rsidR="00C7675E">
              <w:t>TAarray</w:t>
            </w:r>
            <w:proofErr w:type="spellEnd"/>
            <w:r w:rsidR="00C7675E">
              <w:t xml:space="preserve"> station L21A and K22A for an earthquake near Samoa</w:t>
            </w:r>
            <w:r w:rsidR="00655B93">
              <w:t xml:space="preserve"> on Oct 20, 2010.</w:t>
            </w:r>
          </w:p>
          <w:p w14:paraId="00E29D4B" w14:textId="3590207E" w:rsidR="003A47CD" w:rsidRDefault="003A47CD"/>
        </w:tc>
      </w:tr>
    </w:tbl>
    <w:p w14:paraId="6A81C106" w14:textId="0ED6F7D9" w:rsidR="003A47CD" w:rsidRDefault="003A47CD"/>
    <w:p w14:paraId="3CC592A1" w14:textId="77777777" w:rsidR="00690945" w:rsidRDefault="00690945"/>
    <w:tbl>
      <w:tblPr>
        <w:tblStyle w:val="TableGrid"/>
        <w:tblW w:w="0" w:type="auto"/>
        <w:tblLook w:val="04A0" w:firstRow="1" w:lastRow="0" w:firstColumn="1" w:lastColumn="0" w:noHBand="0" w:noVBand="1"/>
      </w:tblPr>
      <w:tblGrid>
        <w:gridCol w:w="8856"/>
      </w:tblGrid>
      <w:tr w:rsidR="00690945" w14:paraId="4118C021" w14:textId="77777777" w:rsidTr="00690945">
        <w:tc>
          <w:tcPr>
            <w:tcW w:w="8856" w:type="dxa"/>
          </w:tcPr>
          <w:p w14:paraId="5952DFE5" w14:textId="77777777" w:rsidR="00690945" w:rsidRDefault="00690945" w:rsidP="00690945">
            <w:pPr>
              <w:keepNext/>
            </w:pPr>
            <w:r>
              <w:rPr>
                <w:noProof/>
                <w:lang w:eastAsia="en-US"/>
              </w:rPr>
              <w:drawing>
                <wp:inline distT="0" distB="0" distL="0" distR="0" wp14:anchorId="35562850" wp14:editId="471EBC93">
                  <wp:extent cx="5479415" cy="4234180"/>
                  <wp:effectExtent l="0" t="0" r="0" b="0"/>
                  <wp:docPr id="4" name="Picture 2" descr="Macintosh HD:Users:Jingle:research:GSDF:Methodpaper:pics:xcorwaveforms:xcorwavefor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gle:research:GSDF:Methodpaper:pics:xcorwaveforms:xcorwaveform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9415" cy="4234180"/>
                          </a:xfrm>
                          <a:prstGeom prst="rect">
                            <a:avLst/>
                          </a:prstGeom>
                          <a:noFill/>
                          <a:ln>
                            <a:noFill/>
                          </a:ln>
                        </pic:spPr>
                      </pic:pic>
                    </a:graphicData>
                  </a:graphic>
                </wp:inline>
              </w:drawing>
            </w:r>
          </w:p>
          <w:p w14:paraId="5B642D21" w14:textId="33663884" w:rsidR="00690945" w:rsidRDefault="00690945" w:rsidP="00690945">
            <w:pPr>
              <w:pStyle w:val="Caption"/>
            </w:pPr>
            <w:r>
              <w:t xml:space="preserve">Figure </w:t>
            </w:r>
            <w:fldSimple w:instr=" SEQ Figure \* ARABIC ">
              <w:r>
                <w:rPr>
                  <w:noProof/>
                </w:rPr>
                <w:t>3</w:t>
              </w:r>
            </w:fldSimple>
            <w:r>
              <w:t>: Waveform examples of cross-correlation function</w:t>
            </w:r>
            <w:r w:rsidR="00F2092A">
              <w:t xml:space="preserve"> </w:t>
            </w:r>
            <w:proofErr w:type="gramStart"/>
            <m:oMath>
              <m:r>
                <m:rPr>
                  <m:sty m:val="bi"/>
                </m:rPr>
                <w:rPr>
                  <w:rFonts w:ascii="Cambria Math" w:hAnsi="Cambria Math"/>
                </w:rPr>
                <m:t>C(</m:t>
              </m:r>
              <w:proofErr w:type="gramEnd"/>
              <m:r>
                <m:rPr>
                  <m:sty m:val="bi"/>
                </m:rPr>
                <w:rPr>
                  <w:rFonts w:ascii="Cambria Math" w:hAnsi="Cambria Math"/>
                </w:rPr>
                <m:t>t)</m:t>
              </m:r>
            </m:oMath>
            <w:r w:rsidR="00F2092A">
              <w:t xml:space="preserve">, </w:t>
            </w:r>
            <w:bookmarkStart w:id="1" w:name="_GoBack"/>
            <w:bookmarkEnd w:id="1"/>
          </w:p>
          <w:p w14:paraId="770976A0" w14:textId="3B702BF3" w:rsidR="00690945" w:rsidRDefault="00690945"/>
        </w:tc>
      </w:tr>
    </w:tbl>
    <w:p w14:paraId="52D30DAB" w14:textId="05C04938" w:rsidR="00690945" w:rsidRDefault="00690945"/>
    <w:tbl>
      <w:tblPr>
        <w:tblStyle w:val="TableGrid"/>
        <w:tblW w:w="0" w:type="auto"/>
        <w:tblLook w:val="04A0" w:firstRow="1" w:lastRow="0" w:firstColumn="1" w:lastColumn="0" w:noHBand="0" w:noVBand="1"/>
      </w:tblPr>
      <w:tblGrid>
        <w:gridCol w:w="4428"/>
        <w:gridCol w:w="4428"/>
      </w:tblGrid>
      <w:tr w:rsidR="0076580D" w14:paraId="3D3C797C" w14:textId="77777777" w:rsidTr="002B5C55">
        <w:tc>
          <w:tcPr>
            <w:tcW w:w="4428" w:type="dxa"/>
          </w:tcPr>
          <w:p w14:paraId="53AF7B26" w14:textId="1CB9D629" w:rsidR="0076580D" w:rsidRDefault="00A42610" w:rsidP="002B5C55">
            <w:pPr>
              <w:pStyle w:val="Caption"/>
            </w:pPr>
            <w:r>
              <w:rPr>
                <w:noProof/>
                <w:lang w:eastAsia="en-US"/>
              </w:rPr>
              <w:drawing>
                <wp:inline distT="0" distB="0" distL="0" distR="0" wp14:anchorId="639FB6A9" wp14:editId="1351B4D0">
                  <wp:extent cx="2743200" cy="2176891"/>
                  <wp:effectExtent l="0" t="0" r="0" b="7620"/>
                  <wp:docPr id="2" name="Picture 2" descr="Macintosh HD:Users:Jingle:research:GSDF:Methodpaper:pics:GSDFvsFTAN:gsdf_errhi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gle:research:GSDF:Methodpaper:pics:GSDFvsFTAN:gsdf_errhist.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176891"/>
                          </a:xfrm>
                          <a:prstGeom prst="rect">
                            <a:avLst/>
                          </a:prstGeom>
                          <a:noFill/>
                          <a:ln>
                            <a:noFill/>
                          </a:ln>
                        </pic:spPr>
                      </pic:pic>
                    </a:graphicData>
                  </a:graphic>
                </wp:inline>
              </w:drawing>
            </w:r>
          </w:p>
        </w:tc>
        <w:tc>
          <w:tcPr>
            <w:tcW w:w="4428" w:type="dxa"/>
          </w:tcPr>
          <w:p w14:paraId="0E145639" w14:textId="40B1C144" w:rsidR="0076580D" w:rsidRDefault="00A42610" w:rsidP="002B5C55">
            <w:r>
              <w:rPr>
                <w:noProof/>
                <w:lang w:eastAsia="en-US"/>
              </w:rPr>
              <w:drawing>
                <wp:inline distT="0" distB="0" distL="0" distR="0" wp14:anchorId="3A423A68" wp14:editId="566D1667">
                  <wp:extent cx="2743200" cy="2176891"/>
                  <wp:effectExtent l="0" t="0" r="0" b="7620"/>
                  <wp:docPr id="6" name="Picture 3" descr="Macintosh HD:Users:Jingle:research:GSDF:Methodpaper:pics:GSDFvsFTAN:ftan_errhi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ingle:research:GSDF:Methodpaper:pics:GSDFvsFTAN:ftan_errhist.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176891"/>
                          </a:xfrm>
                          <a:prstGeom prst="rect">
                            <a:avLst/>
                          </a:prstGeom>
                          <a:noFill/>
                          <a:ln>
                            <a:noFill/>
                          </a:ln>
                        </pic:spPr>
                      </pic:pic>
                    </a:graphicData>
                  </a:graphic>
                </wp:inline>
              </w:drawing>
            </w:r>
          </w:p>
        </w:tc>
      </w:tr>
      <w:tr w:rsidR="0076580D" w14:paraId="61621938" w14:textId="77777777" w:rsidTr="002B5C55">
        <w:tc>
          <w:tcPr>
            <w:tcW w:w="8856" w:type="dxa"/>
            <w:gridSpan w:val="2"/>
          </w:tcPr>
          <w:p w14:paraId="540D6D67" w14:textId="77777777" w:rsidR="0076580D" w:rsidRDefault="0076580D" w:rsidP="002B5C55">
            <w:pPr>
              <w:pStyle w:val="Caption"/>
            </w:pPr>
            <w:bookmarkStart w:id="2" w:name="_Ref195628021"/>
            <w:r>
              <w:t xml:space="preserve">Figure </w:t>
            </w:r>
            <w:fldSimple w:instr=" SEQ Figure \* ARABIC ">
              <w:r w:rsidR="00690945">
                <w:rPr>
                  <w:noProof/>
                </w:rPr>
                <w:t>4</w:t>
              </w:r>
            </w:fldSimple>
            <w:bookmarkEnd w:id="2"/>
            <w:r>
              <w:t>: Comparison between our method and FTAN method in a simple synthetic test. Left subfigure shows the error histogram of our method for 200 individual measurements with 20% noise, and right subfigure shows the FTAN measurement error on the same data.</w:t>
            </w:r>
          </w:p>
          <w:p w14:paraId="222ADCB7" w14:textId="77777777" w:rsidR="0076580D" w:rsidRDefault="0076580D" w:rsidP="002B5C55"/>
        </w:tc>
      </w:tr>
    </w:tbl>
    <w:p w14:paraId="0051CC4A" w14:textId="150602D4" w:rsidR="00A853CF" w:rsidRDefault="00A853CF">
      <w:r>
        <w:br w:type="page"/>
      </w:r>
    </w:p>
    <w:p w14:paraId="22A74C92" w14:textId="77777777" w:rsidR="00A853CF" w:rsidRDefault="00A853CF"/>
    <w:p w14:paraId="2435878B" w14:textId="1C360AF8" w:rsidR="00426B32" w:rsidRDefault="00426B32" w:rsidP="00426B32">
      <w:pPr>
        <w:pStyle w:val="Heading1"/>
      </w:pPr>
      <w:r>
        <w:t>Reference:</w:t>
      </w:r>
    </w:p>
    <w:p w14:paraId="349D93A6" w14:textId="77777777" w:rsidR="00426B32" w:rsidRDefault="00426B32" w:rsidP="00426B32">
      <w:pPr>
        <w:spacing w:after="0"/>
      </w:pPr>
    </w:p>
    <w:p w14:paraId="5F0D79FA" w14:textId="77777777" w:rsidR="00FD2C97" w:rsidRPr="00FD2C97" w:rsidRDefault="00A853CF" w:rsidP="00FD2C97">
      <w:pPr>
        <w:spacing w:after="0"/>
        <w:rPr>
          <w:rFonts w:ascii="Cambria" w:hAnsi="Cambria"/>
          <w:noProof/>
        </w:rPr>
      </w:pPr>
      <w:r>
        <w:fldChar w:fldCharType="begin"/>
      </w:r>
      <w:r>
        <w:instrText xml:space="preserve"> ADDIN EN.REFLIST </w:instrText>
      </w:r>
      <w:r>
        <w:fldChar w:fldCharType="separate"/>
      </w:r>
      <w:bookmarkStart w:id="3" w:name="_ENREF_1"/>
      <w:r w:rsidR="00FD2C97" w:rsidRPr="00FD2C97">
        <w:rPr>
          <w:rFonts w:ascii="Cambria" w:hAnsi="Cambria"/>
          <w:noProof/>
        </w:rPr>
        <w:t xml:space="preserve">Bodin, T., and V. Maupin (2008), Resolution potential of surface wave phase velocity measurements at small arrays, </w:t>
      </w:r>
      <w:r w:rsidR="00FD2C97" w:rsidRPr="00FD2C97">
        <w:rPr>
          <w:rFonts w:ascii="Cambria" w:hAnsi="Cambria"/>
          <w:i/>
          <w:noProof/>
        </w:rPr>
        <w:t>Geophysical Journal International</w:t>
      </w:r>
      <w:r w:rsidR="00FD2C97" w:rsidRPr="00FD2C97">
        <w:rPr>
          <w:rFonts w:ascii="Cambria" w:hAnsi="Cambria"/>
          <w:noProof/>
        </w:rPr>
        <w:t xml:space="preserve">, </w:t>
      </w:r>
      <w:r w:rsidR="00FD2C97" w:rsidRPr="00FD2C97">
        <w:rPr>
          <w:rFonts w:ascii="Cambria" w:hAnsi="Cambria"/>
          <w:i/>
          <w:noProof/>
        </w:rPr>
        <w:t>172</w:t>
      </w:r>
      <w:r w:rsidR="00FD2C97" w:rsidRPr="00FD2C97">
        <w:rPr>
          <w:rFonts w:ascii="Cambria" w:hAnsi="Cambria"/>
          <w:noProof/>
        </w:rPr>
        <w:t>(2), 698-706.</w:t>
      </w:r>
      <w:bookmarkEnd w:id="3"/>
    </w:p>
    <w:p w14:paraId="1C4430D9" w14:textId="77777777" w:rsidR="00FD2C97" w:rsidRPr="00FD2C97" w:rsidRDefault="00FD2C97" w:rsidP="00FD2C97">
      <w:pPr>
        <w:spacing w:after="0"/>
        <w:rPr>
          <w:rFonts w:ascii="Cambria" w:hAnsi="Cambria"/>
          <w:noProof/>
        </w:rPr>
      </w:pPr>
      <w:bookmarkStart w:id="4" w:name="_ENREF_2"/>
      <w:r w:rsidRPr="00FD2C97">
        <w:rPr>
          <w:rFonts w:ascii="Cambria" w:hAnsi="Cambria"/>
          <w:noProof/>
        </w:rPr>
        <w:t xml:space="preserve">Capon, J. (1970), Analysis of Rayleigh-wave multipath propagation at LASA, </w:t>
      </w:r>
      <w:r w:rsidRPr="00FD2C97">
        <w:rPr>
          <w:rFonts w:ascii="Cambria" w:hAnsi="Cambria"/>
          <w:i/>
          <w:noProof/>
        </w:rPr>
        <w:t>Bulletin of the Seismological Society of America</w:t>
      </w:r>
      <w:r w:rsidRPr="00FD2C97">
        <w:rPr>
          <w:rFonts w:ascii="Cambria" w:hAnsi="Cambria"/>
          <w:noProof/>
        </w:rPr>
        <w:t xml:space="preserve">, </w:t>
      </w:r>
      <w:r w:rsidRPr="00FD2C97">
        <w:rPr>
          <w:rFonts w:ascii="Cambria" w:hAnsi="Cambria"/>
          <w:i/>
          <w:noProof/>
        </w:rPr>
        <w:t>60</w:t>
      </w:r>
      <w:r w:rsidRPr="00FD2C97">
        <w:rPr>
          <w:rFonts w:ascii="Cambria" w:hAnsi="Cambria"/>
          <w:noProof/>
        </w:rPr>
        <w:t>(5), 1701-1731.</w:t>
      </w:r>
      <w:bookmarkEnd w:id="4"/>
    </w:p>
    <w:p w14:paraId="0DC94298" w14:textId="77777777" w:rsidR="00FD2C97" w:rsidRPr="00FD2C97" w:rsidRDefault="00FD2C97" w:rsidP="00FD2C97">
      <w:pPr>
        <w:spacing w:after="0"/>
        <w:rPr>
          <w:rFonts w:ascii="Cambria" w:hAnsi="Cambria"/>
          <w:noProof/>
        </w:rPr>
      </w:pPr>
      <w:bookmarkStart w:id="5" w:name="_ENREF_3"/>
      <w:r w:rsidRPr="00FD2C97">
        <w:rPr>
          <w:rFonts w:ascii="Cambria" w:hAnsi="Cambria"/>
          <w:noProof/>
        </w:rPr>
        <w:t xml:space="preserve">Ekström, G., J. Tromp, and E. Larson (1997), Measurements and global models of surface wave propagation, </w:t>
      </w:r>
      <w:r w:rsidRPr="00FD2C97">
        <w:rPr>
          <w:rFonts w:ascii="Cambria" w:hAnsi="Cambria"/>
          <w:i/>
          <w:noProof/>
        </w:rPr>
        <w:t>Journal of Geophysical Research</w:t>
      </w:r>
      <w:r w:rsidRPr="00FD2C97">
        <w:rPr>
          <w:rFonts w:ascii="Cambria" w:hAnsi="Cambria"/>
          <w:noProof/>
        </w:rPr>
        <w:t xml:space="preserve">, </w:t>
      </w:r>
      <w:r w:rsidRPr="00FD2C97">
        <w:rPr>
          <w:rFonts w:ascii="Cambria" w:hAnsi="Cambria"/>
          <w:i/>
          <w:noProof/>
        </w:rPr>
        <w:t>102</w:t>
      </w:r>
      <w:r w:rsidRPr="00FD2C97">
        <w:rPr>
          <w:rFonts w:ascii="Cambria" w:hAnsi="Cambria"/>
          <w:noProof/>
        </w:rPr>
        <w:t>(B4), 8137-8157.</w:t>
      </w:r>
      <w:bookmarkEnd w:id="5"/>
    </w:p>
    <w:p w14:paraId="241150F8" w14:textId="77777777" w:rsidR="00FD2C97" w:rsidRPr="00FD2C97" w:rsidRDefault="00FD2C97" w:rsidP="00FD2C97">
      <w:pPr>
        <w:spacing w:after="0"/>
        <w:rPr>
          <w:rFonts w:ascii="Cambria" w:hAnsi="Cambria"/>
          <w:noProof/>
        </w:rPr>
      </w:pPr>
      <w:bookmarkStart w:id="6" w:name="_ENREF_4"/>
      <w:r w:rsidRPr="00FD2C97">
        <w:rPr>
          <w:rFonts w:ascii="Cambria" w:hAnsi="Cambria"/>
          <w:noProof/>
        </w:rPr>
        <w:t xml:space="preserve">Forsyth, D. W., and A. Li (2005), Array Analysis of Two-Dimensional Variations in Surface Wave Phase Velocity and Azimuthal Anisotropy in the Presence of Multipathing Interference, </w:t>
      </w:r>
      <w:r w:rsidRPr="00FD2C97">
        <w:rPr>
          <w:rFonts w:ascii="Cambria" w:hAnsi="Cambria"/>
          <w:i/>
          <w:noProof/>
        </w:rPr>
        <w:t>Seismic Earth: array analysis of broadband seismograms</w:t>
      </w:r>
      <w:r w:rsidRPr="00FD2C97">
        <w:rPr>
          <w:rFonts w:ascii="Cambria" w:hAnsi="Cambria"/>
          <w:noProof/>
        </w:rPr>
        <w:t>(157), 81.</w:t>
      </w:r>
      <w:bookmarkEnd w:id="6"/>
    </w:p>
    <w:p w14:paraId="292E1C12" w14:textId="77777777" w:rsidR="00FD2C97" w:rsidRPr="00FD2C97" w:rsidRDefault="00FD2C97" w:rsidP="00FD2C97">
      <w:pPr>
        <w:spacing w:after="0"/>
        <w:rPr>
          <w:rFonts w:ascii="Cambria" w:hAnsi="Cambria"/>
          <w:noProof/>
        </w:rPr>
      </w:pPr>
      <w:bookmarkStart w:id="7" w:name="_ENREF_5"/>
      <w:r w:rsidRPr="00FD2C97">
        <w:rPr>
          <w:rFonts w:ascii="Cambria" w:hAnsi="Cambria"/>
          <w:noProof/>
        </w:rPr>
        <w:t>Foster, A., G. Ekstrom, and V. Hjorleifsdottir (2010), Surface wave propagation across the USArray, paper presented at AGU Fall Meeting.</w:t>
      </w:r>
      <w:bookmarkEnd w:id="7"/>
    </w:p>
    <w:p w14:paraId="441FE4B9" w14:textId="77777777" w:rsidR="00FD2C97" w:rsidRPr="00FD2C97" w:rsidRDefault="00FD2C97" w:rsidP="00FD2C97">
      <w:pPr>
        <w:spacing w:after="0"/>
        <w:rPr>
          <w:rFonts w:ascii="Cambria" w:hAnsi="Cambria"/>
          <w:noProof/>
        </w:rPr>
      </w:pPr>
      <w:bookmarkStart w:id="8" w:name="_ENREF_6"/>
      <w:r w:rsidRPr="00FD2C97">
        <w:rPr>
          <w:rFonts w:ascii="Cambria" w:hAnsi="Cambria"/>
          <w:noProof/>
        </w:rPr>
        <w:t xml:space="preserve">Friederich, W., and E. Wielandt (1995), Interpretation of seismic surface waves in regional networks: joint estimation of wavefield geometry and local phase velocity. Method and numerical tests,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20</w:t>
      </w:r>
      <w:r w:rsidRPr="00FD2C97">
        <w:rPr>
          <w:rFonts w:ascii="Cambria" w:hAnsi="Cambria"/>
          <w:noProof/>
        </w:rPr>
        <w:t>(3), 731-744.</w:t>
      </w:r>
      <w:bookmarkEnd w:id="8"/>
    </w:p>
    <w:p w14:paraId="21EB0C53" w14:textId="77777777" w:rsidR="00FD2C97" w:rsidRPr="00FD2C97" w:rsidRDefault="00FD2C97" w:rsidP="00FD2C97">
      <w:pPr>
        <w:spacing w:after="0"/>
        <w:rPr>
          <w:rFonts w:ascii="Cambria" w:hAnsi="Cambria"/>
          <w:noProof/>
        </w:rPr>
      </w:pPr>
      <w:bookmarkStart w:id="9" w:name="_ENREF_7"/>
      <w:r w:rsidRPr="00FD2C97">
        <w:rPr>
          <w:rFonts w:ascii="Cambria" w:hAnsi="Cambria"/>
          <w:noProof/>
        </w:rPr>
        <w:t xml:space="preserve">Gee, L., and T. Jordan (1992), Generalized seismological data functionals,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11</w:t>
      </w:r>
      <w:r w:rsidRPr="00FD2C97">
        <w:rPr>
          <w:rFonts w:ascii="Cambria" w:hAnsi="Cambria"/>
          <w:noProof/>
        </w:rPr>
        <w:t>(2), 363-390.</w:t>
      </w:r>
      <w:bookmarkEnd w:id="9"/>
    </w:p>
    <w:p w14:paraId="1AE885B1" w14:textId="77777777" w:rsidR="00FD2C97" w:rsidRPr="00FD2C97" w:rsidRDefault="00FD2C97" w:rsidP="00FD2C97">
      <w:pPr>
        <w:spacing w:after="0"/>
        <w:rPr>
          <w:rFonts w:ascii="Cambria" w:hAnsi="Cambria"/>
          <w:noProof/>
        </w:rPr>
      </w:pPr>
      <w:bookmarkStart w:id="10" w:name="_ENREF_8"/>
      <w:r w:rsidRPr="00FD2C97">
        <w:rPr>
          <w:rFonts w:ascii="Cambria" w:hAnsi="Cambria"/>
          <w:noProof/>
        </w:rPr>
        <w:t xml:space="preserve">Goldstein, P., D. Dodge, M. Firpo, and L. Minner (2003), SAC2000: Signal processing and analysis tools for seismologists and engineers, </w:t>
      </w:r>
      <w:r w:rsidRPr="00FD2C97">
        <w:rPr>
          <w:rFonts w:ascii="Cambria" w:hAnsi="Cambria"/>
          <w:i/>
          <w:noProof/>
        </w:rPr>
        <w:t>International Geophysics</w:t>
      </w:r>
      <w:r w:rsidRPr="00FD2C97">
        <w:rPr>
          <w:rFonts w:ascii="Cambria" w:hAnsi="Cambria"/>
          <w:noProof/>
        </w:rPr>
        <w:t xml:space="preserve">, </w:t>
      </w:r>
      <w:r w:rsidRPr="00FD2C97">
        <w:rPr>
          <w:rFonts w:ascii="Cambria" w:hAnsi="Cambria"/>
          <w:i/>
          <w:noProof/>
        </w:rPr>
        <w:t>81</w:t>
      </w:r>
      <w:r w:rsidRPr="00FD2C97">
        <w:rPr>
          <w:rFonts w:ascii="Cambria" w:hAnsi="Cambria"/>
          <w:noProof/>
        </w:rPr>
        <w:t>, 1613-1614.</w:t>
      </w:r>
      <w:bookmarkEnd w:id="10"/>
    </w:p>
    <w:p w14:paraId="4F24991D" w14:textId="77777777" w:rsidR="00FD2C97" w:rsidRPr="00FD2C97" w:rsidRDefault="00FD2C97" w:rsidP="00FD2C97">
      <w:pPr>
        <w:spacing w:after="0"/>
        <w:rPr>
          <w:rFonts w:ascii="Cambria" w:hAnsi="Cambria"/>
          <w:noProof/>
        </w:rPr>
      </w:pPr>
      <w:bookmarkStart w:id="11" w:name="_ENREF_9"/>
      <w:r w:rsidRPr="00FD2C97">
        <w:rPr>
          <w:rFonts w:ascii="Cambria" w:hAnsi="Cambria"/>
          <w:noProof/>
        </w:rPr>
        <w:t xml:space="preserve">Kulesh, M., M. Diallo, and M. Holschneider (2005), Wavelet analysis of ellipticity, dispersion, and dissipation properties of Rayleigh waves, </w:t>
      </w:r>
      <w:r w:rsidRPr="00FD2C97">
        <w:rPr>
          <w:rFonts w:ascii="Cambria" w:hAnsi="Cambria"/>
          <w:i/>
          <w:noProof/>
        </w:rPr>
        <w:t>Acoustical Physics</w:t>
      </w:r>
      <w:r w:rsidRPr="00FD2C97">
        <w:rPr>
          <w:rFonts w:ascii="Cambria" w:hAnsi="Cambria"/>
          <w:noProof/>
        </w:rPr>
        <w:t xml:space="preserve">, </w:t>
      </w:r>
      <w:r w:rsidRPr="00FD2C97">
        <w:rPr>
          <w:rFonts w:ascii="Cambria" w:hAnsi="Cambria"/>
          <w:i/>
          <w:noProof/>
        </w:rPr>
        <w:t>51</w:t>
      </w:r>
      <w:r w:rsidRPr="00FD2C97">
        <w:rPr>
          <w:rFonts w:ascii="Cambria" w:hAnsi="Cambria"/>
          <w:noProof/>
        </w:rPr>
        <w:t>(4), 425-434.</w:t>
      </w:r>
      <w:bookmarkEnd w:id="11"/>
    </w:p>
    <w:p w14:paraId="4E18784E" w14:textId="77777777" w:rsidR="00FD2C97" w:rsidRPr="00FD2C97" w:rsidRDefault="00FD2C97" w:rsidP="00FD2C97">
      <w:pPr>
        <w:spacing w:after="0"/>
        <w:rPr>
          <w:rFonts w:ascii="Cambria" w:hAnsi="Cambria"/>
          <w:noProof/>
        </w:rPr>
      </w:pPr>
      <w:bookmarkStart w:id="12" w:name="_ENREF_10"/>
      <w:r w:rsidRPr="00FD2C97">
        <w:rPr>
          <w:rFonts w:ascii="Cambria" w:hAnsi="Cambria"/>
          <w:noProof/>
        </w:rPr>
        <w:t xml:space="preserve">Levshin, A., and M. Ritzwoller (2001), Automated detection, extraction, and measurement of regional surface waves, </w:t>
      </w:r>
      <w:r w:rsidRPr="00FD2C97">
        <w:rPr>
          <w:rFonts w:ascii="Cambria" w:hAnsi="Cambria"/>
          <w:i/>
          <w:noProof/>
        </w:rPr>
        <w:t>Pure and Applied Geophysics</w:t>
      </w:r>
      <w:r w:rsidRPr="00FD2C97">
        <w:rPr>
          <w:rFonts w:ascii="Cambria" w:hAnsi="Cambria"/>
          <w:noProof/>
        </w:rPr>
        <w:t xml:space="preserve">, </w:t>
      </w:r>
      <w:r w:rsidRPr="00FD2C97">
        <w:rPr>
          <w:rFonts w:ascii="Cambria" w:hAnsi="Cambria"/>
          <w:i/>
          <w:noProof/>
        </w:rPr>
        <w:t>158</w:t>
      </w:r>
      <w:r w:rsidRPr="00FD2C97">
        <w:rPr>
          <w:rFonts w:ascii="Cambria" w:hAnsi="Cambria"/>
          <w:noProof/>
        </w:rPr>
        <w:t>(8), 1531-1545.</w:t>
      </w:r>
      <w:bookmarkEnd w:id="12"/>
    </w:p>
    <w:p w14:paraId="370FD0BD" w14:textId="77777777" w:rsidR="00FD2C97" w:rsidRPr="00FD2C97" w:rsidRDefault="00FD2C97" w:rsidP="00FD2C97">
      <w:pPr>
        <w:spacing w:after="0"/>
        <w:rPr>
          <w:rFonts w:ascii="Cambria" w:hAnsi="Cambria"/>
          <w:noProof/>
        </w:rPr>
      </w:pPr>
      <w:bookmarkStart w:id="13" w:name="_ENREF_11"/>
      <w:r w:rsidRPr="00FD2C97">
        <w:rPr>
          <w:rFonts w:ascii="Cambria" w:hAnsi="Cambria"/>
          <w:noProof/>
        </w:rPr>
        <w:t xml:space="preserve">Levshin, A., L. Ratnikova, and J. Berger (1992), Peculiarities of surface-wave propagation across central Eurasia, </w:t>
      </w:r>
      <w:r w:rsidRPr="00FD2C97">
        <w:rPr>
          <w:rFonts w:ascii="Cambria" w:hAnsi="Cambria"/>
          <w:i/>
          <w:noProof/>
        </w:rPr>
        <w:t>Bulletin of the Seismological Society of America</w:t>
      </w:r>
      <w:r w:rsidRPr="00FD2C97">
        <w:rPr>
          <w:rFonts w:ascii="Cambria" w:hAnsi="Cambria"/>
          <w:noProof/>
        </w:rPr>
        <w:t xml:space="preserve">, </w:t>
      </w:r>
      <w:r w:rsidRPr="00FD2C97">
        <w:rPr>
          <w:rFonts w:ascii="Cambria" w:hAnsi="Cambria"/>
          <w:i/>
          <w:noProof/>
        </w:rPr>
        <w:t>82</w:t>
      </w:r>
      <w:r w:rsidRPr="00FD2C97">
        <w:rPr>
          <w:rFonts w:ascii="Cambria" w:hAnsi="Cambria"/>
          <w:noProof/>
        </w:rPr>
        <w:t>(6), 2464-2493.</w:t>
      </w:r>
      <w:bookmarkEnd w:id="13"/>
    </w:p>
    <w:p w14:paraId="3626C857" w14:textId="77777777" w:rsidR="00FD2C97" w:rsidRPr="00FD2C97" w:rsidRDefault="00FD2C97" w:rsidP="00FD2C97">
      <w:pPr>
        <w:spacing w:after="0"/>
        <w:rPr>
          <w:rFonts w:ascii="Cambria" w:hAnsi="Cambria"/>
          <w:noProof/>
        </w:rPr>
      </w:pPr>
      <w:bookmarkStart w:id="14" w:name="_ENREF_12"/>
      <w:r w:rsidRPr="00FD2C97">
        <w:rPr>
          <w:rFonts w:ascii="Cambria" w:hAnsi="Cambria"/>
          <w:noProof/>
        </w:rPr>
        <w:t xml:space="preserve">Li, X. D., and B. Romanowicz (1995), Comparison of global waveform inversions with and without considering cross-branch modal coupling,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21</w:t>
      </w:r>
      <w:r w:rsidRPr="00FD2C97">
        <w:rPr>
          <w:rFonts w:ascii="Cambria" w:hAnsi="Cambria"/>
          <w:noProof/>
        </w:rPr>
        <w:t>(3), 695-709.</w:t>
      </w:r>
      <w:bookmarkEnd w:id="14"/>
    </w:p>
    <w:p w14:paraId="26082BFB" w14:textId="77777777" w:rsidR="00FD2C97" w:rsidRPr="00FD2C97" w:rsidRDefault="00FD2C97" w:rsidP="00FD2C97">
      <w:pPr>
        <w:spacing w:after="0"/>
        <w:rPr>
          <w:rFonts w:ascii="Cambria" w:hAnsi="Cambria"/>
          <w:noProof/>
        </w:rPr>
      </w:pPr>
      <w:bookmarkStart w:id="15" w:name="_ENREF_13"/>
      <w:r w:rsidRPr="00FD2C97">
        <w:rPr>
          <w:rFonts w:ascii="Cambria" w:hAnsi="Cambria"/>
          <w:noProof/>
        </w:rPr>
        <w:t xml:space="preserve">Lin, F. C., and M. H. Ritzwoller (2011), Helmholtz surface wave tomography for isotropic and azimuthally anisotropic structure, </w:t>
      </w:r>
      <w:r w:rsidRPr="00FD2C97">
        <w:rPr>
          <w:rFonts w:ascii="Cambria" w:hAnsi="Cambria"/>
          <w:i/>
          <w:noProof/>
        </w:rPr>
        <w:t>Geophysical Journal International</w:t>
      </w:r>
      <w:r w:rsidRPr="00FD2C97">
        <w:rPr>
          <w:rFonts w:ascii="Cambria" w:hAnsi="Cambria"/>
          <w:noProof/>
        </w:rPr>
        <w:t>.</w:t>
      </w:r>
      <w:bookmarkEnd w:id="15"/>
    </w:p>
    <w:p w14:paraId="78EA85A6" w14:textId="77777777" w:rsidR="00FD2C97" w:rsidRPr="00FD2C97" w:rsidRDefault="00FD2C97" w:rsidP="00FD2C97">
      <w:pPr>
        <w:spacing w:after="0"/>
        <w:rPr>
          <w:rFonts w:ascii="Cambria" w:hAnsi="Cambria"/>
          <w:noProof/>
        </w:rPr>
      </w:pPr>
      <w:bookmarkStart w:id="16" w:name="_ENREF_14"/>
      <w:r w:rsidRPr="00FD2C97">
        <w:rPr>
          <w:rFonts w:ascii="Cambria" w:hAnsi="Cambria"/>
          <w:noProof/>
        </w:rPr>
        <w:t xml:space="preserve">Lin, F. C., M. H. Ritzwoller, and R. Snieder (2009), Eikonal tomography: surface wave tomography by phase front tracking across a regional broad band seismic array,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77</w:t>
      </w:r>
      <w:r w:rsidRPr="00FD2C97">
        <w:rPr>
          <w:rFonts w:ascii="Cambria" w:hAnsi="Cambria"/>
          <w:noProof/>
        </w:rPr>
        <w:t>(3), 1091-1110.</w:t>
      </w:r>
      <w:bookmarkEnd w:id="16"/>
    </w:p>
    <w:p w14:paraId="4E0294F1" w14:textId="77777777" w:rsidR="00FD2C97" w:rsidRPr="00FD2C97" w:rsidRDefault="00FD2C97" w:rsidP="00FD2C97">
      <w:pPr>
        <w:spacing w:after="0"/>
        <w:rPr>
          <w:rFonts w:ascii="Cambria" w:hAnsi="Cambria"/>
          <w:noProof/>
        </w:rPr>
      </w:pPr>
      <w:bookmarkStart w:id="17" w:name="_ENREF_15"/>
      <w:r w:rsidRPr="00FD2C97">
        <w:rPr>
          <w:rFonts w:ascii="Cambria" w:hAnsi="Cambria"/>
          <w:noProof/>
        </w:rPr>
        <w:t xml:space="preserve">Maeda, T., K. Obara, T. Furumura, and T. Saito (2011), Interference of long-period seismic wavefield observed by the dense Hi-net array in Japan, </w:t>
      </w:r>
      <w:r w:rsidRPr="00FD2C97">
        <w:rPr>
          <w:rFonts w:ascii="Cambria" w:hAnsi="Cambria"/>
          <w:i/>
          <w:noProof/>
        </w:rPr>
        <w:t>Journal of Geophysical Research</w:t>
      </w:r>
      <w:r w:rsidRPr="00FD2C97">
        <w:rPr>
          <w:rFonts w:ascii="Cambria" w:hAnsi="Cambria"/>
          <w:noProof/>
        </w:rPr>
        <w:t xml:space="preserve">, </w:t>
      </w:r>
      <w:r w:rsidRPr="00FD2C97">
        <w:rPr>
          <w:rFonts w:ascii="Cambria" w:hAnsi="Cambria"/>
          <w:i/>
          <w:noProof/>
        </w:rPr>
        <w:t>116</w:t>
      </w:r>
      <w:r w:rsidRPr="00FD2C97">
        <w:rPr>
          <w:rFonts w:ascii="Cambria" w:hAnsi="Cambria"/>
          <w:noProof/>
        </w:rPr>
        <w:t>(B10), B10303.</w:t>
      </w:r>
      <w:bookmarkEnd w:id="17"/>
    </w:p>
    <w:p w14:paraId="287230FA" w14:textId="77777777" w:rsidR="00FD2C97" w:rsidRPr="00FD2C97" w:rsidRDefault="00FD2C97" w:rsidP="00FD2C97">
      <w:pPr>
        <w:spacing w:after="0"/>
        <w:rPr>
          <w:rFonts w:ascii="Cambria" w:hAnsi="Cambria"/>
          <w:noProof/>
        </w:rPr>
      </w:pPr>
      <w:bookmarkStart w:id="18" w:name="_ENREF_16"/>
      <w:r w:rsidRPr="00FD2C97">
        <w:rPr>
          <w:rFonts w:ascii="Cambria" w:hAnsi="Cambria"/>
          <w:noProof/>
        </w:rPr>
        <w:t xml:space="preserve">Maggi, A., C. Tape, M. Chen, D. Chao, and J. Tromp (2009), An automated time‚Äêwindow selection algorithm for seismic tomography,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78</w:t>
      </w:r>
      <w:r w:rsidRPr="00FD2C97">
        <w:rPr>
          <w:rFonts w:ascii="Cambria" w:hAnsi="Cambria"/>
          <w:noProof/>
        </w:rPr>
        <w:t>(1), 257-281.</w:t>
      </w:r>
      <w:bookmarkEnd w:id="18"/>
    </w:p>
    <w:p w14:paraId="0FEE727E" w14:textId="77777777" w:rsidR="00FD2C97" w:rsidRPr="00FD2C97" w:rsidRDefault="00FD2C97" w:rsidP="00FD2C97">
      <w:pPr>
        <w:spacing w:after="0"/>
        <w:rPr>
          <w:rFonts w:ascii="Cambria" w:hAnsi="Cambria"/>
          <w:noProof/>
        </w:rPr>
      </w:pPr>
      <w:bookmarkStart w:id="19" w:name="_ENREF_17"/>
      <w:r w:rsidRPr="00FD2C97">
        <w:rPr>
          <w:rFonts w:ascii="Cambria" w:hAnsi="Cambria"/>
          <w:noProof/>
        </w:rPr>
        <w:t xml:space="preserve">Nettles, M., and A. M. Dziewoñski (2011), Effect of Higher-Mode Interference on Measurements and Models of Fundamental-Mode Surface-Wave Dispersion, </w:t>
      </w:r>
      <w:r w:rsidRPr="00FD2C97">
        <w:rPr>
          <w:rFonts w:ascii="Cambria" w:hAnsi="Cambria"/>
          <w:i/>
          <w:noProof/>
        </w:rPr>
        <w:t>Bulletin of the Seismological Society of America</w:t>
      </w:r>
      <w:r w:rsidRPr="00FD2C97">
        <w:rPr>
          <w:rFonts w:ascii="Cambria" w:hAnsi="Cambria"/>
          <w:noProof/>
        </w:rPr>
        <w:t xml:space="preserve">, </w:t>
      </w:r>
      <w:r w:rsidRPr="00FD2C97">
        <w:rPr>
          <w:rFonts w:ascii="Cambria" w:hAnsi="Cambria"/>
          <w:i/>
          <w:noProof/>
        </w:rPr>
        <w:t>101</w:t>
      </w:r>
      <w:r w:rsidRPr="00FD2C97">
        <w:rPr>
          <w:rFonts w:ascii="Cambria" w:hAnsi="Cambria"/>
          <w:noProof/>
        </w:rPr>
        <w:t>(5), 2270-2280.</w:t>
      </w:r>
      <w:bookmarkEnd w:id="19"/>
    </w:p>
    <w:p w14:paraId="3F6293AF" w14:textId="77777777" w:rsidR="00FD2C97" w:rsidRPr="00FD2C97" w:rsidRDefault="00FD2C97" w:rsidP="00FD2C97">
      <w:pPr>
        <w:spacing w:after="0"/>
        <w:rPr>
          <w:rFonts w:ascii="Cambria" w:hAnsi="Cambria"/>
          <w:noProof/>
        </w:rPr>
      </w:pPr>
      <w:bookmarkStart w:id="20" w:name="_ENREF_18"/>
      <w:r w:rsidRPr="00FD2C97">
        <w:rPr>
          <w:rFonts w:ascii="Cambria" w:hAnsi="Cambria"/>
          <w:noProof/>
        </w:rPr>
        <w:t xml:space="preserve">Owens, T. J., H. P. Crotwell, C. Groves, and P. Oliver-Paul (2004), SOD: standing order for data, </w:t>
      </w:r>
      <w:r w:rsidRPr="00FD2C97">
        <w:rPr>
          <w:rFonts w:ascii="Cambria" w:hAnsi="Cambria"/>
          <w:i/>
          <w:noProof/>
        </w:rPr>
        <w:t>Seismological Research Letters</w:t>
      </w:r>
      <w:r w:rsidRPr="00FD2C97">
        <w:rPr>
          <w:rFonts w:ascii="Cambria" w:hAnsi="Cambria"/>
          <w:noProof/>
        </w:rPr>
        <w:t xml:space="preserve">, </w:t>
      </w:r>
      <w:r w:rsidRPr="00FD2C97">
        <w:rPr>
          <w:rFonts w:ascii="Cambria" w:hAnsi="Cambria"/>
          <w:i/>
          <w:noProof/>
        </w:rPr>
        <w:t>75</w:t>
      </w:r>
      <w:r w:rsidRPr="00FD2C97">
        <w:rPr>
          <w:rFonts w:ascii="Cambria" w:hAnsi="Cambria"/>
          <w:noProof/>
        </w:rPr>
        <w:t>(4), 515-520.</w:t>
      </w:r>
      <w:bookmarkEnd w:id="20"/>
    </w:p>
    <w:p w14:paraId="0BEEF7D0" w14:textId="77777777" w:rsidR="00FD2C97" w:rsidRPr="00FD2C97" w:rsidRDefault="00FD2C97" w:rsidP="00FD2C97">
      <w:pPr>
        <w:spacing w:after="0"/>
        <w:rPr>
          <w:rFonts w:ascii="Cambria" w:hAnsi="Cambria"/>
          <w:noProof/>
        </w:rPr>
      </w:pPr>
      <w:bookmarkStart w:id="21" w:name="_ENREF_19"/>
      <w:r w:rsidRPr="00FD2C97">
        <w:rPr>
          <w:rFonts w:ascii="Cambria" w:hAnsi="Cambria"/>
          <w:noProof/>
        </w:rPr>
        <w:t xml:space="preserve">Pedersen, H. A., O. Coutant, A. Deschamps, M. Soulage, and N. Cotte (2003), Measuring surface wave phase velocities beneath small broad‚Äêband arrays: tests of an improved algorithm and application to the French Alps,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54</w:t>
      </w:r>
      <w:r w:rsidRPr="00FD2C97">
        <w:rPr>
          <w:rFonts w:ascii="Cambria" w:hAnsi="Cambria"/>
          <w:noProof/>
        </w:rPr>
        <w:t>(3), 903-912.</w:t>
      </w:r>
      <w:bookmarkEnd w:id="21"/>
    </w:p>
    <w:p w14:paraId="6055C029" w14:textId="77777777" w:rsidR="00FD2C97" w:rsidRPr="00FD2C97" w:rsidRDefault="00FD2C97" w:rsidP="00FD2C97">
      <w:pPr>
        <w:spacing w:after="0"/>
        <w:rPr>
          <w:rFonts w:ascii="Cambria" w:hAnsi="Cambria"/>
          <w:noProof/>
        </w:rPr>
      </w:pPr>
      <w:bookmarkStart w:id="22" w:name="_ENREF_20"/>
      <w:r w:rsidRPr="00FD2C97">
        <w:rPr>
          <w:rFonts w:ascii="Cambria" w:hAnsi="Cambria"/>
          <w:noProof/>
        </w:rPr>
        <w:t xml:space="preserve">Snieder, R., and G. Nolet (1987), Linearized scattering of surface waves on a spherical Earth, </w:t>
      </w:r>
      <w:r w:rsidRPr="00FD2C97">
        <w:rPr>
          <w:rFonts w:ascii="Cambria" w:hAnsi="Cambria"/>
          <w:i/>
          <w:noProof/>
        </w:rPr>
        <w:t>J. geophys</w:t>
      </w:r>
      <w:r w:rsidRPr="00FD2C97">
        <w:rPr>
          <w:rFonts w:ascii="Cambria" w:hAnsi="Cambria"/>
          <w:noProof/>
        </w:rPr>
        <w:t xml:space="preserve">, </w:t>
      </w:r>
      <w:r w:rsidRPr="00FD2C97">
        <w:rPr>
          <w:rFonts w:ascii="Cambria" w:hAnsi="Cambria"/>
          <w:i/>
          <w:noProof/>
        </w:rPr>
        <w:t>61</w:t>
      </w:r>
      <w:r w:rsidRPr="00FD2C97">
        <w:rPr>
          <w:rFonts w:ascii="Cambria" w:hAnsi="Cambria"/>
          <w:noProof/>
        </w:rPr>
        <w:t>, 55-63.</w:t>
      </w:r>
      <w:bookmarkEnd w:id="22"/>
    </w:p>
    <w:p w14:paraId="4A6D22A0" w14:textId="77777777" w:rsidR="00FD2C97" w:rsidRPr="00FD2C97" w:rsidRDefault="00FD2C97" w:rsidP="00FD2C97">
      <w:pPr>
        <w:spacing w:after="0"/>
        <w:rPr>
          <w:rFonts w:ascii="Cambria" w:hAnsi="Cambria"/>
          <w:noProof/>
        </w:rPr>
      </w:pPr>
      <w:bookmarkStart w:id="23" w:name="_ENREF_21"/>
      <w:r w:rsidRPr="00FD2C97">
        <w:rPr>
          <w:rFonts w:ascii="Cambria" w:hAnsi="Cambria"/>
          <w:noProof/>
        </w:rPr>
        <w:t xml:space="preserve">Tape, C., Q. Liu, A. Maggi, and J. Tromp (2010), Seismic tomography of the southern California crust based on spectral-element and adjoint methods,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80</w:t>
      </w:r>
      <w:r w:rsidRPr="00FD2C97">
        <w:rPr>
          <w:rFonts w:ascii="Cambria" w:hAnsi="Cambria"/>
          <w:noProof/>
        </w:rPr>
        <w:t>(1), 433-462.</w:t>
      </w:r>
      <w:bookmarkEnd w:id="23"/>
    </w:p>
    <w:p w14:paraId="4DEAB732" w14:textId="77777777" w:rsidR="00FD2C97" w:rsidRPr="00FD2C97" w:rsidRDefault="00FD2C97" w:rsidP="00FD2C97">
      <w:pPr>
        <w:spacing w:after="0"/>
        <w:rPr>
          <w:rFonts w:ascii="Cambria" w:hAnsi="Cambria"/>
          <w:noProof/>
        </w:rPr>
      </w:pPr>
      <w:bookmarkStart w:id="24" w:name="_ENREF_22"/>
      <w:r w:rsidRPr="00FD2C97">
        <w:rPr>
          <w:rFonts w:ascii="Cambria" w:hAnsi="Cambria"/>
          <w:noProof/>
        </w:rPr>
        <w:t xml:space="preserve">Wielandt, E. (1993), Propagation and Structural Interpretation of Non-Plane Waves,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13</w:t>
      </w:r>
      <w:r w:rsidRPr="00FD2C97">
        <w:rPr>
          <w:rFonts w:ascii="Cambria" w:hAnsi="Cambria"/>
          <w:noProof/>
        </w:rPr>
        <w:t>(1), 45-53.</w:t>
      </w:r>
      <w:bookmarkEnd w:id="24"/>
    </w:p>
    <w:p w14:paraId="22550143" w14:textId="77777777" w:rsidR="00FD2C97" w:rsidRPr="00FD2C97" w:rsidRDefault="00FD2C97" w:rsidP="00FD2C97">
      <w:pPr>
        <w:spacing w:after="0"/>
        <w:rPr>
          <w:rFonts w:ascii="Cambria" w:hAnsi="Cambria"/>
          <w:noProof/>
        </w:rPr>
      </w:pPr>
      <w:bookmarkStart w:id="25" w:name="_ENREF_23"/>
      <w:r w:rsidRPr="00FD2C97">
        <w:rPr>
          <w:rFonts w:ascii="Cambria" w:hAnsi="Cambria"/>
          <w:noProof/>
        </w:rPr>
        <w:t xml:space="preserve">Yang, Y., and D. W. Forsyth (2006), Regional tomographic inversion of the amplitude and phase of Rayleigh waves with 2-D sensitivity kernels, </w:t>
      </w:r>
      <w:r w:rsidRPr="00FD2C97">
        <w:rPr>
          <w:rFonts w:ascii="Cambria" w:hAnsi="Cambria"/>
          <w:i/>
          <w:noProof/>
        </w:rPr>
        <w:t>Geophysical Journal International</w:t>
      </w:r>
      <w:r w:rsidRPr="00FD2C97">
        <w:rPr>
          <w:rFonts w:ascii="Cambria" w:hAnsi="Cambria"/>
          <w:noProof/>
        </w:rPr>
        <w:t xml:space="preserve">, </w:t>
      </w:r>
      <w:r w:rsidRPr="00FD2C97">
        <w:rPr>
          <w:rFonts w:ascii="Cambria" w:hAnsi="Cambria"/>
          <w:i/>
          <w:noProof/>
        </w:rPr>
        <w:t>166</w:t>
      </w:r>
      <w:r w:rsidRPr="00FD2C97">
        <w:rPr>
          <w:rFonts w:ascii="Cambria" w:hAnsi="Cambria"/>
          <w:noProof/>
        </w:rPr>
        <w:t>(3), 1148-1160.</w:t>
      </w:r>
      <w:bookmarkEnd w:id="25"/>
    </w:p>
    <w:p w14:paraId="2F4DA6CA" w14:textId="77777777" w:rsidR="00FD2C97" w:rsidRPr="00FD2C97" w:rsidRDefault="00FD2C97" w:rsidP="00FD2C97">
      <w:pPr>
        <w:rPr>
          <w:rFonts w:ascii="Cambria" w:hAnsi="Cambria"/>
          <w:noProof/>
        </w:rPr>
      </w:pPr>
      <w:bookmarkStart w:id="26" w:name="_ENREF_24"/>
      <w:r w:rsidRPr="00FD2C97">
        <w:rPr>
          <w:rFonts w:ascii="Cambria" w:hAnsi="Cambria"/>
          <w:noProof/>
        </w:rPr>
        <w:t xml:space="preserve">Yang, Y., W. Shen, and M. H. Ritzwoller (2011), Surface wave tomography on a large-scale seismic array combining ambient noise and teleseismic earthquake data, </w:t>
      </w:r>
      <w:r w:rsidRPr="00FD2C97">
        <w:rPr>
          <w:rFonts w:ascii="Cambria" w:hAnsi="Cambria"/>
          <w:i/>
          <w:noProof/>
        </w:rPr>
        <w:t>Earthquake Science</w:t>
      </w:r>
      <w:r w:rsidRPr="00FD2C97">
        <w:rPr>
          <w:rFonts w:ascii="Cambria" w:hAnsi="Cambria"/>
          <w:noProof/>
        </w:rPr>
        <w:t xml:space="preserve">, </w:t>
      </w:r>
      <w:r w:rsidRPr="00FD2C97">
        <w:rPr>
          <w:rFonts w:ascii="Cambria" w:hAnsi="Cambria"/>
          <w:i/>
          <w:noProof/>
        </w:rPr>
        <w:t>24</w:t>
      </w:r>
      <w:r w:rsidRPr="00FD2C97">
        <w:rPr>
          <w:rFonts w:ascii="Cambria" w:hAnsi="Cambria"/>
          <w:noProof/>
        </w:rPr>
        <w:t>(1), 55-64.</w:t>
      </w:r>
      <w:bookmarkEnd w:id="26"/>
    </w:p>
    <w:p w14:paraId="5C73B1C7" w14:textId="48E90ABC" w:rsidR="00FD2C97" w:rsidRDefault="00FD2C97" w:rsidP="00FD2C97">
      <w:pPr>
        <w:rPr>
          <w:rFonts w:ascii="Cambria" w:hAnsi="Cambria"/>
          <w:noProof/>
        </w:rPr>
      </w:pPr>
    </w:p>
    <w:p w14:paraId="70D8398C" w14:textId="32F454EF" w:rsidR="006F2573" w:rsidRDefault="00A853CF">
      <w:r>
        <w:fldChar w:fldCharType="end"/>
      </w:r>
    </w:p>
    <w:sectPr w:rsidR="006F2573" w:rsidSect="00D217F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TIXGeneral Italic">
    <w:panose1 w:val="00000000000000000000"/>
    <w:charset w:val="00"/>
    <w:family w:val="auto"/>
    <w:pitch w:val="variable"/>
    <w:sig w:usb0="A00002BF" w:usb1="42000D4E" w:usb2="02000000" w:usb3="00000000" w:csb0="803F01FF" w:csb1="00000000"/>
  </w:font>
  <w:font w:name="宋体">
    <w:altName w:val="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A4A35"/>
    <w:multiLevelType w:val="hybridMultilevel"/>
    <w:tmpl w:val="39025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0xpwxeca22v4eatrppr2sb9steaef09t00&quot;&gt;Ge&amp;apos;s paper lib&lt;record-ids&gt;&lt;item&gt;83&lt;/item&gt;&lt;item&gt;84&lt;/item&gt;&lt;item&gt;89&lt;/item&gt;&lt;item&gt;94&lt;/item&gt;&lt;item&gt;100&lt;/item&gt;&lt;item&gt;101&lt;/item&gt;&lt;item&gt;102&lt;/item&gt;&lt;item&gt;103&lt;/item&gt;&lt;item&gt;104&lt;/item&gt;&lt;item&gt;105&lt;/item&gt;&lt;item&gt;106&lt;/item&gt;&lt;item&gt;107&lt;/item&gt;&lt;item&gt;108&lt;/item&gt;&lt;item&gt;109&lt;/item&gt;&lt;item&gt;110&lt;/item&gt;&lt;item&gt;112&lt;/item&gt;&lt;item&gt;114&lt;/item&gt;&lt;item&gt;115&lt;/item&gt;&lt;item&gt;116&lt;/item&gt;&lt;item&gt;117&lt;/item&gt;&lt;item&gt;118&lt;/item&gt;&lt;item&gt;119&lt;/item&gt;&lt;item&gt;120&lt;/item&gt;&lt;item&gt;121&lt;/item&gt;&lt;/record-ids&gt;&lt;/item&gt;&lt;/Libraries&gt;"/>
  </w:docVars>
  <w:rsids>
    <w:rsidRoot w:val="00EE03FD"/>
    <w:rsid w:val="00012971"/>
    <w:rsid w:val="00020D29"/>
    <w:rsid w:val="000323E5"/>
    <w:rsid w:val="00032D81"/>
    <w:rsid w:val="00034136"/>
    <w:rsid w:val="00035355"/>
    <w:rsid w:val="00036914"/>
    <w:rsid w:val="00040814"/>
    <w:rsid w:val="0004119D"/>
    <w:rsid w:val="000420B0"/>
    <w:rsid w:val="0004478D"/>
    <w:rsid w:val="00045128"/>
    <w:rsid w:val="000535DE"/>
    <w:rsid w:val="000602D2"/>
    <w:rsid w:val="000708FB"/>
    <w:rsid w:val="0007475D"/>
    <w:rsid w:val="0007531E"/>
    <w:rsid w:val="00080D28"/>
    <w:rsid w:val="00083093"/>
    <w:rsid w:val="00085A46"/>
    <w:rsid w:val="000867CA"/>
    <w:rsid w:val="00087DA5"/>
    <w:rsid w:val="000934D1"/>
    <w:rsid w:val="00094EAD"/>
    <w:rsid w:val="00095CD5"/>
    <w:rsid w:val="00095EAF"/>
    <w:rsid w:val="000A159F"/>
    <w:rsid w:val="000A17F5"/>
    <w:rsid w:val="000A1F48"/>
    <w:rsid w:val="000A3F3D"/>
    <w:rsid w:val="000A4A74"/>
    <w:rsid w:val="000A4C23"/>
    <w:rsid w:val="000C0B0B"/>
    <w:rsid w:val="000C3451"/>
    <w:rsid w:val="000C46D9"/>
    <w:rsid w:val="000D2793"/>
    <w:rsid w:val="000D4579"/>
    <w:rsid w:val="000D45A8"/>
    <w:rsid w:val="000E2209"/>
    <w:rsid w:val="000E7F8C"/>
    <w:rsid w:val="000F0CEF"/>
    <w:rsid w:val="000F0D75"/>
    <w:rsid w:val="000F2AA0"/>
    <w:rsid w:val="000F341D"/>
    <w:rsid w:val="000F7027"/>
    <w:rsid w:val="00102068"/>
    <w:rsid w:val="00115BFE"/>
    <w:rsid w:val="00122679"/>
    <w:rsid w:val="001230CE"/>
    <w:rsid w:val="00123E46"/>
    <w:rsid w:val="00123F4F"/>
    <w:rsid w:val="00125C6F"/>
    <w:rsid w:val="00135C07"/>
    <w:rsid w:val="0013605B"/>
    <w:rsid w:val="00142181"/>
    <w:rsid w:val="00142748"/>
    <w:rsid w:val="00145A3B"/>
    <w:rsid w:val="00145EAF"/>
    <w:rsid w:val="00150437"/>
    <w:rsid w:val="001520C9"/>
    <w:rsid w:val="00156E46"/>
    <w:rsid w:val="0016257A"/>
    <w:rsid w:val="0016360D"/>
    <w:rsid w:val="00165239"/>
    <w:rsid w:val="00173FAA"/>
    <w:rsid w:val="001808D3"/>
    <w:rsid w:val="0018677F"/>
    <w:rsid w:val="00187EA7"/>
    <w:rsid w:val="0019396F"/>
    <w:rsid w:val="00194226"/>
    <w:rsid w:val="00195A5A"/>
    <w:rsid w:val="001A72C6"/>
    <w:rsid w:val="001B08CE"/>
    <w:rsid w:val="001B1171"/>
    <w:rsid w:val="001B6A53"/>
    <w:rsid w:val="001C2D95"/>
    <w:rsid w:val="001C3E43"/>
    <w:rsid w:val="001C5BE6"/>
    <w:rsid w:val="001D01FE"/>
    <w:rsid w:val="001D36CD"/>
    <w:rsid w:val="001D5487"/>
    <w:rsid w:val="001D6B48"/>
    <w:rsid w:val="001D72F3"/>
    <w:rsid w:val="001E1189"/>
    <w:rsid w:val="001E7FA1"/>
    <w:rsid w:val="002009D9"/>
    <w:rsid w:val="00201D53"/>
    <w:rsid w:val="00202BEA"/>
    <w:rsid w:val="00214D97"/>
    <w:rsid w:val="00221A72"/>
    <w:rsid w:val="002220B7"/>
    <w:rsid w:val="00233208"/>
    <w:rsid w:val="00233414"/>
    <w:rsid w:val="002417DB"/>
    <w:rsid w:val="002425C5"/>
    <w:rsid w:val="00257D34"/>
    <w:rsid w:val="00263262"/>
    <w:rsid w:val="00267791"/>
    <w:rsid w:val="00267ADE"/>
    <w:rsid w:val="00271C91"/>
    <w:rsid w:val="00283F90"/>
    <w:rsid w:val="0029341A"/>
    <w:rsid w:val="002A1676"/>
    <w:rsid w:val="002A67FC"/>
    <w:rsid w:val="002B3DB3"/>
    <w:rsid w:val="002B3F8F"/>
    <w:rsid w:val="002B5C55"/>
    <w:rsid w:val="002C166E"/>
    <w:rsid w:val="002C44B3"/>
    <w:rsid w:val="002E5D9A"/>
    <w:rsid w:val="002E68E7"/>
    <w:rsid w:val="002F348F"/>
    <w:rsid w:val="002F4C56"/>
    <w:rsid w:val="00306C42"/>
    <w:rsid w:val="00306D60"/>
    <w:rsid w:val="0031304B"/>
    <w:rsid w:val="00315EB0"/>
    <w:rsid w:val="00317AFB"/>
    <w:rsid w:val="00323B9F"/>
    <w:rsid w:val="0032413C"/>
    <w:rsid w:val="0032458C"/>
    <w:rsid w:val="0032531B"/>
    <w:rsid w:val="00325A0D"/>
    <w:rsid w:val="00325CDE"/>
    <w:rsid w:val="003263E1"/>
    <w:rsid w:val="003442AD"/>
    <w:rsid w:val="00345DC8"/>
    <w:rsid w:val="0035138F"/>
    <w:rsid w:val="00354505"/>
    <w:rsid w:val="003619F4"/>
    <w:rsid w:val="00362926"/>
    <w:rsid w:val="00364C12"/>
    <w:rsid w:val="00365047"/>
    <w:rsid w:val="0036746D"/>
    <w:rsid w:val="0037604E"/>
    <w:rsid w:val="003764B2"/>
    <w:rsid w:val="003822AB"/>
    <w:rsid w:val="00382DDF"/>
    <w:rsid w:val="00385E9A"/>
    <w:rsid w:val="003943C4"/>
    <w:rsid w:val="0039753C"/>
    <w:rsid w:val="003A47CD"/>
    <w:rsid w:val="003A4813"/>
    <w:rsid w:val="003B7313"/>
    <w:rsid w:val="003B7409"/>
    <w:rsid w:val="003B7B1D"/>
    <w:rsid w:val="003C518D"/>
    <w:rsid w:val="003D4BF3"/>
    <w:rsid w:val="003E7C0C"/>
    <w:rsid w:val="003F00F7"/>
    <w:rsid w:val="003F0C18"/>
    <w:rsid w:val="003F190B"/>
    <w:rsid w:val="003F2D1C"/>
    <w:rsid w:val="003F4666"/>
    <w:rsid w:val="0040544A"/>
    <w:rsid w:val="00407C17"/>
    <w:rsid w:val="00412365"/>
    <w:rsid w:val="00415BD2"/>
    <w:rsid w:val="00426B32"/>
    <w:rsid w:val="004318A6"/>
    <w:rsid w:val="00445365"/>
    <w:rsid w:val="00445EB1"/>
    <w:rsid w:val="004527F7"/>
    <w:rsid w:val="004634C9"/>
    <w:rsid w:val="00490EBB"/>
    <w:rsid w:val="00491D85"/>
    <w:rsid w:val="004931A6"/>
    <w:rsid w:val="004939E6"/>
    <w:rsid w:val="00496140"/>
    <w:rsid w:val="004A21CE"/>
    <w:rsid w:val="004A4598"/>
    <w:rsid w:val="004A5E33"/>
    <w:rsid w:val="004A70A2"/>
    <w:rsid w:val="004A7640"/>
    <w:rsid w:val="004B134C"/>
    <w:rsid w:val="004B1631"/>
    <w:rsid w:val="004B667F"/>
    <w:rsid w:val="004C48E2"/>
    <w:rsid w:val="004D55FA"/>
    <w:rsid w:val="004E0C49"/>
    <w:rsid w:val="004F1874"/>
    <w:rsid w:val="004F2011"/>
    <w:rsid w:val="00503974"/>
    <w:rsid w:val="005058B2"/>
    <w:rsid w:val="00506645"/>
    <w:rsid w:val="00510ADA"/>
    <w:rsid w:val="00511530"/>
    <w:rsid w:val="0051541F"/>
    <w:rsid w:val="00522E23"/>
    <w:rsid w:val="00531108"/>
    <w:rsid w:val="00536C5F"/>
    <w:rsid w:val="00536CE9"/>
    <w:rsid w:val="00544336"/>
    <w:rsid w:val="00544CC0"/>
    <w:rsid w:val="005450B6"/>
    <w:rsid w:val="00545170"/>
    <w:rsid w:val="005472BF"/>
    <w:rsid w:val="00550F5B"/>
    <w:rsid w:val="005528A3"/>
    <w:rsid w:val="00553890"/>
    <w:rsid w:val="005554B9"/>
    <w:rsid w:val="0056385F"/>
    <w:rsid w:val="0057128C"/>
    <w:rsid w:val="00580F99"/>
    <w:rsid w:val="0058345E"/>
    <w:rsid w:val="00590BBF"/>
    <w:rsid w:val="00596D7B"/>
    <w:rsid w:val="005A1AB6"/>
    <w:rsid w:val="005A25D7"/>
    <w:rsid w:val="005A3018"/>
    <w:rsid w:val="005A4F6A"/>
    <w:rsid w:val="005A6464"/>
    <w:rsid w:val="005B1B65"/>
    <w:rsid w:val="005B5D67"/>
    <w:rsid w:val="005C056F"/>
    <w:rsid w:val="005C170D"/>
    <w:rsid w:val="005C3E12"/>
    <w:rsid w:val="005D2DCD"/>
    <w:rsid w:val="005D3A4F"/>
    <w:rsid w:val="005D7815"/>
    <w:rsid w:val="005E48D7"/>
    <w:rsid w:val="005E59D7"/>
    <w:rsid w:val="005F22B8"/>
    <w:rsid w:val="005F6870"/>
    <w:rsid w:val="006049E4"/>
    <w:rsid w:val="00605700"/>
    <w:rsid w:val="00607490"/>
    <w:rsid w:val="00607ACF"/>
    <w:rsid w:val="006127F6"/>
    <w:rsid w:val="00625180"/>
    <w:rsid w:val="00626C2F"/>
    <w:rsid w:val="00627501"/>
    <w:rsid w:val="006558A7"/>
    <w:rsid w:val="00655B93"/>
    <w:rsid w:val="00666C2E"/>
    <w:rsid w:val="00667B15"/>
    <w:rsid w:val="00670098"/>
    <w:rsid w:val="00670120"/>
    <w:rsid w:val="006762EA"/>
    <w:rsid w:val="00681B75"/>
    <w:rsid w:val="00681C60"/>
    <w:rsid w:val="00684B42"/>
    <w:rsid w:val="006904D7"/>
    <w:rsid w:val="00690945"/>
    <w:rsid w:val="006925D4"/>
    <w:rsid w:val="00696AC4"/>
    <w:rsid w:val="00697ABD"/>
    <w:rsid w:val="006A1D8A"/>
    <w:rsid w:val="006A7C93"/>
    <w:rsid w:val="006B4EE3"/>
    <w:rsid w:val="006C7047"/>
    <w:rsid w:val="006D7A32"/>
    <w:rsid w:val="006E3C49"/>
    <w:rsid w:val="006F2573"/>
    <w:rsid w:val="007001C0"/>
    <w:rsid w:val="00700BAC"/>
    <w:rsid w:val="007024A6"/>
    <w:rsid w:val="007057EB"/>
    <w:rsid w:val="007117DA"/>
    <w:rsid w:val="00723F87"/>
    <w:rsid w:val="00726D46"/>
    <w:rsid w:val="007354E4"/>
    <w:rsid w:val="00741609"/>
    <w:rsid w:val="007503DB"/>
    <w:rsid w:val="00750427"/>
    <w:rsid w:val="00752903"/>
    <w:rsid w:val="00754C04"/>
    <w:rsid w:val="00755736"/>
    <w:rsid w:val="00757D7D"/>
    <w:rsid w:val="007640A1"/>
    <w:rsid w:val="0076580D"/>
    <w:rsid w:val="00780602"/>
    <w:rsid w:val="00781E41"/>
    <w:rsid w:val="007901B4"/>
    <w:rsid w:val="00791FFF"/>
    <w:rsid w:val="00792A6C"/>
    <w:rsid w:val="00796931"/>
    <w:rsid w:val="0079771F"/>
    <w:rsid w:val="0079778E"/>
    <w:rsid w:val="007A3A32"/>
    <w:rsid w:val="007A40DB"/>
    <w:rsid w:val="007A60C2"/>
    <w:rsid w:val="007A6832"/>
    <w:rsid w:val="007B5334"/>
    <w:rsid w:val="007C0922"/>
    <w:rsid w:val="007C0BBE"/>
    <w:rsid w:val="007C2178"/>
    <w:rsid w:val="007D0B41"/>
    <w:rsid w:val="007D2838"/>
    <w:rsid w:val="007D2EE2"/>
    <w:rsid w:val="007D4696"/>
    <w:rsid w:val="007D5BE3"/>
    <w:rsid w:val="007D6868"/>
    <w:rsid w:val="007D6C09"/>
    <w:rsid w:val="007E4421"/>
    <w:rsid w:val="007E558C"/>
    <w:rsid w:val="007E6027"/>
    <w:rsid w:val="007F5920"/>
    <w:rsid w:val="00804AD7"/>
    <w:rsid w:val="00804F39"/>
    <w:rsid w:val="0081270E"/>
    <w:rsid w:val="00813553"/>
    <w:rsid w:val="00814730"/>
    <w:rsid w:val="008175D0"/>
    <w:rsid w:val="008233B0"/>
    <w:rsid w:val="008265DD"/>
    <w:rsid w:val="00826B2C"/>
    <w:rsid w:val="008339E1"/>
    <w:rsid w:val="00833D5F"/>
    <w:rsid w:val="00837EE0"/>
    <w:rsid w:val="008452E2"/>
    <w:rsid w:val="00847DD8"/>
    <w:rsid w:val="00851C71"/>
    <w:rsid w:val="0085627E"/>
    <w:rsid w:val="00863201"/>
    <w:rsid w:val="00864330"/>
    <w:rsid w:val="0086469D"/>
    <w:rsid w:val="00865AA3"/>
    <w:rsid w:val="00867324"/>
    <w:rsid w:val="00867699"/>
    <w:rsid w:val="00872682"/>
    <w:rsid w:val="00876536"/>
    <w:rsid w:val="008827D9"/>
    <w:rsid w:val="00884B76"/>
    <w:rsid w:val="008B41B6"/>
    <w:rsid w:val="008C038F"/>
    <w:rsid w:val="008C2EA5"/>
    <w:rsid w:val="008C5473"/>
    <w:rsid w:val="008D008E"/>
    <w:rsid w:val="008D3F73"/>
    <w:rsid w:val="008E74B3"/>
    <w:rsid w:val="008E757A"/>
    <w:rsid w:val="008F0071"/>
    <w:rsid w:val="008F053E"/>
    <w:rsid w:val="009013AB"/>
    <w:rsid w:val="0090769E"/>
    <w:rsid w:val="00912A4B"/>
    <w:rsid w:val="009147F7"/>
    <w:rsid w:val="00914AFE"/>
    <w:rsid w:val="00920538"/>
    <w:rsid w:val="009210B8"/>
    <w:rsid w:val="00922549"/>
    <w:rsid w:val="00925DEE"/>
    <w:rsid w:val="009315FD"/>
    <w:rsid w:val="00941B6D"/>
    <w:rsid w:val="00944B16"/>
    <w:rsid w:val="0095025D"/>
    <w:rsid w:val="0095372D"/>
    <w:rsid w:val="009541D3"/>
    <w:rsid w:val="00957BCE"/>
    <w:rsid w:val="00961B56"/>
    <w:rsid w:val="009631C8"/>
    <w:rsid w:val="00973266"/>
    <w:rsid w:val="00973CE8"/>
    <w:rsid w:val="00977B1E"/>
    <w:rsid w:val="009825A5"/>
    <w:rsid w:val="009A1DEA"/>
    <w:rsid w:val="009A21F3"/>
    <w:rsid w:val="009C5450"/>
    <w:rsid w:val="009C5FA7"/>
    <w:rsid w:val="009D340A"/>
    <w:rsid w:val="009E41E0"/>
    <w:rsid w:val="009F2762"/>
    <w:rsid w:val="009F2C52"/>
    <w:rsid w:val="00A013D9"/>
    <w:rsid w:val="00A0233D"/>
    <w:rsid w:val="00A03B05"/>
    <w:rsid w:val="00A07513"/>
    <w:rsid w:val="00A1078F"/>
    <w:rsid w:val="00A13E08"/>
    <w:rsid w:val="00A15CF3"/>
    <w:rsid w:val="00A22477"/>
    <w:rsid w:val="00A2267F"/>
    <w:rsid w:val="00A25A00"/>
    <w:rsid w:val="00A30E76"/>
    <w:rsid w:val="00A36232"/>
    <w:rsid w:val="00A40712"/>
    <w:rsid w:val="00A42610"/>
    <w:rsid w:val="00A45963"/>
    <w:rsid w:val="00A51148"/>
    <w:rsid w:val="00A5534E"/>
    <w:rsid w:val="00A63FCB"/>
    <w:rsid w:val="00A6695C"/>
    <w:rsid w:val="00A6704A"/>
    <w:rsid w:val="00A72E8A"/>
    <w:rsid w:val="00A73455"/>
    <w:rsid w:val="00A853CF"/>
    <w:rsid w:val="00A87805"/>
    <w:rsid w:val="00AA2A92"/>
    <w:rsid w:val="00AA4F7D"/>
    <w:rsid w:val="00AA5D78"/>
    <w:rsid w:val="00AA675B"/>
    <w:rsid w:val="00AA7EC6"/>
    <w:rsid w:val="00AB14DA"/>
    <w:rsid w:val="00AB296F"/>
    <w:rsid w:val="00AB4CFD"/>
    <w:rsid w:val="00AC058C"/>
    <w:rsid w:val="00AC3650"/>
    <w:rsid w:val="00AC44FE"/>
    <w:rsid w:val="00AD118D"/>
    <w:rsid w:val="00AD5E6D"/>
    <w:rsid w:val="00AD6444"/>
    <w:rsid w:val="00AE1ADE"/>
    <w:rsid w:val="00AE254A"/>
    <w:rsid w:val="00AE3FE4"/>
    <w:rsid w:val="00AE4201"/>
    <w:rsid w:val="00AE4760"/>
    <w:rsid w:val="00AE72C7"/>
    <w:rsid w:val="00AF4BF2"/>
    <w:rsid w:val="00B07E3E"/>
    <w:rsid w:val="00B106E0"/>
    <w:rsid w:val="00B130A1"/>
    <w:rsid w:val="00B14568"/>
    <w:rsid w:val="00B15BD4"/>
    <w:rsid w:val="00B253B2"/>
    <w:rsid w:val="00B30673"/>
    <w:rsid w:val="00B4343A"/>
    <w:rsid w:val="00B60DF0"/>
    <w:rsid w:val="00B653C3"/>
    <w:rsid w:val="00B75A17"/>
    <w:rsid w:val="00B833C4"/>
    <w:rsid w:val="00B951CC"/>
    <w:rsid w:val="00BA2339"/>
    <w:rsid w:val="00BA446D"/>
    <w:rsid w:val="00BB433D"/>
    <w:rsid w:val="00BB55DE"/>
    <w:rsid w:val="00BB5784"/>
    <w:rsid w:val="00BB6365"/>
    <w:rsid w:val="00BC04A5"/>
    <w:rsid w:val="00BC423E"/>
    <w:rsid w:val="00BD19DF"/>
    <w:rsid w:val="00BD3CD3"/>
    <w:rsid w:val="00BE69A7"/>
    <w:rsid w:val="00BF0D08"/>
    <w:rsid w:val="00BF30F8"/>
    <w:rsid w:val="00BF445C"/>
    <w:rsid w:val="00C24050"/>
    <w:rsid w:val="00C2424A"/>
    <w:rsid w:val="00C24A63"/>
    <w:rsid w:val="00C27F39"/>
    <w:rsid w:val="00C32025"/>
    <w:rsid w:val="00C32D0F"/>
    <w:rsid w:val="00C400C5"/>
    <w:rsid w:val="00C40DEC"/>
    <w:rsid w:val="00C41EF7"/>
    <w:rsid w:val="00C430FE"/>
    <w:rsid w:val="00C510E9"/>
    <w:rsid w:val="00C62710"/>
    <w:rsid w:val="00C62E5D"/>
    <w:rsid w:val="00C71BB3"/>
    <w:rsid w:val="00C74169"/>
    <w:rsid w:val="00C7675E"/>
    <w:rsid w:val="00C767AD"/>
    <w:rsid w:val="00C806F7"/>
    <w:rsid w:val="00C83D5B"/>
    <w:rsid w:val="00C87FC3"/>
    <w:rsid w:val="00C941FA"/>
    <w:rsid w:val="00C968FD"/>
    <w:rsid w:val="00C979EF"/>
    <w:rsid w:val="00CB2061"/>
    <w:rsid w:val="00CB2D0F"/>
    <w:rsid w:val="00CC3A7D"/>
    <w:rsid w:val="00CD2386"/>
    <w:rsid w:val="00CE315E"/>
    <w:rsid w:val="00CE4268"/>
    <w:rsid w:val="00CF5946"/>
    <w:rsid w:val="00D02E08"/>
    <w:rsid w:val="00D12BB5"/>
    <w:rsid w:val="00D1689A"/>
    <w:rsid w:val="00D217F8"/>
    <w:rsid w:val="00D238C6"/>
    <w:rsid w:val="00D259CD"/>
    <w:rsid w:val="00D30783"/>
    <w:rsid w:val="00D37F8E"/>
    <w:rsid w:val="00D462FE"/>
    <w:rsid w:val="00D468EC"/>
    <w:rsid w:val="00D540AD"/>
    <w:rsid w:val="00D544FE"/>
    <w:rsid w:val="00D652FC"/>
    <w:rsid w:val="00D65C54"/>
    <w:rsid w:val="00D66B7F"/>
    <w:rsid w:val="00D7447C"/>
    <w:rsid w:val="00D91A47"/>
    <w:rsid w:val="00D9206D"/>
    <w:rsid w:val="00D961F9"/>
    <w:rsid w:val="00DA2429"/>
    <w:rsid w:val="00DA2B87"/>
    <w:rsid w:val="00DB590B"/>
    <w:rsid w:val="00DE0E76"/>
    <w:rsid w:val="00DE26BF"/>
    <w:rsid w:val="00DE3AF2"/>
    <w:rsid w:val="00DE4F87"/>
    <w:rsid w:val="00DF5B2A"/>
    <w:rsid w:val="00DF6559"/>
    <w:rsid w:val="00E01C9B"/>
    <w:rsid w:val="00E235E1"/>
    <w:rsid w:val="00E24FD1"/>
    <w:rsid w:val="00E37CC8"/>
    <w:rsid w:val="00E416CA"/>
    <w:rsid w:val="00E4386E"/>
    <w:rsid w:val="00E506B8"/>
    <w:rsid w:val="00E62926"/>
    <w:rsid w:val="00E729DD"/>
    <w:rsid w:val="00E76FDB"/>
    <w:rsid w:val="00E77281"/>
    <w:rsid w:val="00E773FA"/>
    <w:rsid w:val="00E8279B"/>
    <w:rsid w:val="00E90888"/>
    <w:rsid w:val="00E910E3"/>
    <w:rsid w:val="00E970A2"/>
    <w:rsid w:val="00EA252F"/>
    <w:rsid w:val="00EA717A"/>
    <w:rsid w:val="00EA7A77"/>
    <w:rsid w:val="00EB4D76"/>
    <w:rsid w:val="00EC5F83"/>
    <w:rsid w:val="00ED566B"/>
    <w:rsid w:val="00ED7F58"/>
    <w:rsid w:val="00EE03FD"/>
    <w:rsid w:val="00EE3B50"/>
    <w:rsid w:val="00EE65FF"/>
    <w:rsid w:val="00EF1043"/>
    <w:rsid w:val="00EF209D"/>
    <w:rsid w:val="00EF6F7C"/>
    <w:rsid w:val="00F078FA"/>
    <w:rsid w:val="00F12DAD"/>
    <w:rsid w:val="00F13BFA"/>
    <w:rsid w:val="00F16FD6"/>
    <w:rsid w:val="00F2092A"/>
    <w:rsid w:val="00F3226B"/>
    <w:rsid w:val="00F34859"/>
    <w:rsid w:val="00F34AAD"/>
    <w:rsid w:val="00F3649E"/>
    <w:rsid w:val="00F37714"/>
    <w:rsid w:val="00F50747"/>
    <w:rsid w:val="00F509F0"/>
    <w:rsid w:val="00F5103A"/>
    <w:rsid w:val="00F53123"/>
    <w:rsid w:val="00F53E6E"/>
    <w:rsid w:val="00F54604"/>
    <w:rsid w:val="00F652E6"/>
    <w:rsid w:val="00F66E1D"/>
    <w:rsid w:val="00F827E9"/>
    <w:rsid w:val="00F838F2"/>
    <w:rsid w:val="00F8517D"/>
    <w:rsid w:val="00F87028"/>
    <w:rsid w:val="00F90193"/>
    <w:rsid w:val="00F9033E"/>
    <w:rsid w:val="00F90594"/>
    <w:rsid w:val="00F96467"/>
    <w:rsid w:val="00F97201"/>
    <w:rsid w:val="00FB36F9"/>
    <w:rsid w:val="00FB4A52"/>
    <w:rsid w:val="00FB60A1"/>
    <w:rsid w:val="00FB61EB"/>
    <w:rsid w:val="00FC25F6"/>
    <w:rsid w:val="00FC3646"/>
    <w:rsid w:val="00FD2C97"/>
    <w:rsid w:val="00FD6BFB"/>
    <w:rsid w:val="00FE1338"/>
    <w:rsid w:val="00FE600D"/>
    <w:rsid w:val="00FF15F9"/>
    <w:rsid w:val="00FF36F6"/>
    <w:rsid w:val="00FF4F3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6ABC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7DA"/>
  </w:style>
  <w:style w:type="paragraph" w:styleId="Heading1">
    <w:name w:val="heading 1"/>
    <w:basedOn w:val="Normal"/>
    <w:next w:val="Normal"/>
    <w:link w:val="Heading1Char"/>
    <w:uiPriority w:val="9"/>
    <w:qFormat/>
    <w:rsid w:val="008E757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154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541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925D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7AD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7AD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67AD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67AD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8E757A"/>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A853CF"/>
    <w:rPr>
      <w:color w:val="0000FF" w:themeColor="hyperlink"/>
      <w:u w:val="single"/>
    </w:rPr>
  </w:style>
  <w:style w:type="table" w:styleId="TableGrid">
    <w:name w:val="Table Grid"/>
    <w:basedOn w:val="TableNormal"/>
    <w:uiPriority w:val="59"/>
    <w:rsid w:val="00DA2429"/>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0DF0"/>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60DF0"/>
    <w:rPr>
      <w:rFonts w:ascii="Lucida Grande" w:hAnsi="Lucida Grande"/>
      <w:sz w:val="18"/>
      <w:szCs w:val="18"/>
    </w:rPr>
  </w:style>
  <w:style w:type="paragraph" w:styleId="Caption">
    <w:name w:val="caption"/>
    <w:basedOn w:val="Normal"/>
    <w:next w:val="Normal"/>
    <w:uiPriority w:val="35"/>
    <w:unhideWhenUsed/>
    <w:qFormat/>
    <w:rsid w:val="00B60DF0"/>
    <w:rPr>
      <w:b/>
      <w:bCs/>
      <w:color w:val="4F81BD" w:themeColor="accent1"/>
      <w:sz w:val="18"/>
      <w:szCs w:val="18"/>
    </w:rPr>
  </w:style>
  <w:style w:type="character" w:styleId="PlaceholderText">
    <w:name w:val="Placeholder Text"/>
    <w:basedOn w:val="DefaultParagraphFont"/>
    <w:uiPriority w:val="99"/>
    <w:semiHidden/>
    <w:rsid w:val="000F0CEF"/>
    <w:rPr>
      <w:color w:val="808080"/>
    </w:rPr>
  </w:style>
  <w:style w:type="character" w:customStyle="1" w:styleId="Heading2Char">
    <w:name w:val="Heading 2 Char"/>
    <w:basedOn w:val="DefaultParagraphFont"/>
    <w:link w:val="Heading2"/>
    <w:uiPriority w:val="9"/>
    <w:rsid w:val="0051541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1541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925D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A4071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7DA"/>
  </w:style>
  <w:style w:type="paragraph" w:styleId="Heading1">
    <w:name w:val="heading 1"/>
    <w:basedOn w:val="Normal"/>
    <w:next w:val="Normal"/>
    <w:link w:val="Heading1Char"/>
    <w:uiPriority w:val="9"/>
    <w:qFormat/>
    <w:rsid w:val="008E757A"/>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154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541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925D4"/>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67AD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67AD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67AD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67AD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8E757A"/>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A853CF"/>
    <w:rPr>
      <w:color w:val="0000FF" w:themeColor="hyperlink"/>
      <w:u w:val="single"/>
    </w:rPr>
  </w:style>
  <w:style w:type="table" w:styleId="TableGrid">
    <w:name w:val="Table Grid"/>
    <w:basedOn w:val="TableNormal"/>
    <w:uiPriority w:val="59"/>
    <w:rsid w:val="00DA2429"/>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0DF0"/>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60DF0"/>
    <w:rPr>
      <w:rFonts w:ascii="Lucida Grande" w:hAnsi="Lucida Grande"/>
      <w:sz w:val="18"/>
      <w:szCs w:val="18"/>
    </w:rPr>
  </w:style>
  <w:style w:type="paragraph" w:styleId="Caption">
    <w:name w:val="caption"/>
    <w:basedOn w:val="Normal"/>
    <w:next w:val="Normal"/>
    <w:uiPriority w:val="35"/>
    <w:unhideWhenUsed/>
    <w:qFormat/>
    <w:rsid w:val="00B60DF0"/>
    <w:rPr>
      <w:b/>
      <w:bCs/>
      <w:color w:val="4F81BD" w:themeColor="accent1"/>
      <w:sz w:val="18"/>
      <w:szCs w:val="18"/>
    </w:rPr>
  </w:style>
  <w:style w:type="character" w:styleId="PlaceholderText">
    <w:name w:val="Placeholder Text"/>
    <w:basedOn w:val="DefaultParagraphFont"/>
    <w:uiPriority w:val="99"/>
    <w:semiHidden/>
    <w:rsid w:val="000F0CEF"/>
    <w:rPr>
      <w:color w:val="808080"/>
    </w:rPr>
  </w:style>
  <w:style w:type="character" w:customStyle="1" w:styleId="Heading2Char">
    <w:name w:val="Heading 2 Char"/>
    <w:basedOn w:val="DefaultParagraphFont"/>
    <w:link w:val="Heading2"/>
    <w:uiPriority w:val="9"/>
    <w:rsid w:val="0051541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1541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6925D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A407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2462A-52CE-6A4A-BDC5-5B4F07C5F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13</Pages>
  <Words>8206</Words>
  <Characters>45216</Characters>
  <Application>Microsoft Macintosh Word</Application>
  <DocSecurity>0</DocSecurity>
  <Lines>837</Lines>
  <Paragraphs>296</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Introduction</vt:lpstr>
      <vt:lpstr>Method</vt:lpstr>
      <vt:lpstr>        Generate Isolation Filter</vt:lpstr>
      <vt:lpstr>        Calculate the Cross-correlation Function</vt:lpstr>
      <vt:lpstr>        Window the Cross-correlation Function</vt:lpstr>
      <vt:lpstr>        Narrow-band filter the cross-correlation function</vt:lpstr>
      <vt:lpstr>        Fitting with five-parameter wavelet</vt:lpstr>
      <vt:lpstr>        Amplitude measurement  </vt:lpstr>
      <vt:lpstr>        Fitting the apparent phase velocity</vt:lpstr>
      <vt:lpstr>        Amplitude Correction term</vt:lpstr>
      <vt:lpstr>Data Processing</vt:lpstr>
      <vt:lpstr>        Auto selection of good measurement</vt:lpstr>
      <vt:lpstr>        Auto-Fitting the magnitude of amplitude correction term</vt:lpstr>
      <vt:lpstr>Discussion</vt:lpstr>
      <vt:lpstr>        Improvement compare to FTAN method</vt:lpstr>
      <vt:lpstr>        Helmholtz Tomography</vt:lpstr>
      <vt:lpstr>Conclusion</vt:lpstr>
      <vt:lpstr>Reference:</vt:lpstr>
    </vt:vector>
  </TitlesOfParts>
  <Manager/>
  <Company>Columbia</Company>
  <LinksUpToDate>false</LinksUpToDate>
  <CharactersWithSpaces>5312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Ge</dc:creator>
  <cp:keywords/>
  <dc:description/>
  <cp:lastModifiedBy>Jin Ge</cp:lastModifiedBy>
  <cp:revision>266</cp:revision>
  <dcterms:created xsi:type="dcterms:W3CDTF">2012-02-16T00:22:00Z</dcterms:created>
  <dcterms:modified xsi:type="dcterms:W3CDTF">2012-05-21T22:07:00Z</dcterms:modified>
  <cp:category/>
</cp:coreProperties>
</file>